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commentRangeStart w:id="0"/>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commentRangeEnd w:id="0"/>
          <w:r w:rsidR="001966DC">
            <w:rPr>
              <w:rStyle w:val="Kommentarzeichen"/>
            </w:rPr>
            <w:commentReference w:id="0"/>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proofErr w:type="gramStart"/>
          <w:r w:rsidR="00CA3282">
            <w:rPr>
              <w:rFonts w:cs="Times New Roman"/>
              <w:szCs w:val="24"/>
            </w:rPr>
            <w:t>XX</w:t>
          </w:r>
          <w:r w:rsidRPr="00F8389F">
            <w:rPr>
              <w:rFonts w:cs="Times New Roman"/>
              <w:szCs w:val="24"/>
            </w:rPr>
            <w:t xml:space="preserve"> </w:t>
          </w:r>
          <w:r w:rsidR="00CA3282">
            <w:rPr>
              <w:rFonts w:cs="Times New Roman"/>
              <w:szCs w:val="24"/>
            </w:rPr>
            <w:t>.XX</w:t>
          </w:r>
          <w:proofErr w:type="gramEnd"/>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1"/>
          <w:r>
            <w:rPr>
              <w:rFonts w:cs="Times New Roman"/>
            </w:rPr>
            <w:t>Erstgutachter</w:t>
          </w:r>
          <w:commentRangeEnd w:id="1"/>
          <w:r w:rsidR="00A367D6">
            <w:rPr>
              <w:rStyle w:val="Kommentarzeichen"/>
            </w:rPr>
            <w:commentReference w:id="1"/>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2" w:name="_Toc64823196"/>
          <w:bookmarkStart w:id="3" w:name="_Toc66477586"/>
          <w:bookmarkStart w:id="4" w:name="_Toc66478120"/>
          <w:r w:rsidRPr="00C1498D">
            <w:lastRenderedPageBreak/>
            <w:t>Abstract</w:t>
          </w:r>
          <w:bookmarkEnd w:id="2"/>
          <w:bookmarkEnd w:id="3"/>
          <w:bookmarkEnd w:id="4"/>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216F82D8" w:rsidR="008172DA" w:rsidRDefault="008172DA" w:rsidP="008172DA">
          <w:r>
            <w:sym w:font="Wingdings" w:char="F0E8"/>
          </w:r>
          <w:r>
            <w:t xml:space="preserve"> Heutzutage sind noch viele Datensätze </w:t>
          </w:r>
          <w:proofErr w:type="gramStart"/>
          <w:r>
            <w:t>von  Hand</w:t>
          </w:r>
          <w:proofErr w:type="gramEnd"/>
          <w:r>
            <w:t xml:space="preserve"> zusammengestellt</w:t>
          </w:r>
        </w:p>
        <w:p w14:paraId="2C09C2D2" w14:textId="209B8772" w:rsidR="002355F0"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5" w:name="_Toc64819904"/>
          <w:bookmarkStart w:id="6" w:name="_Toc66477587"/>
          <w:bookmarkStart w:id="7" w:name="_Toc66478121"/>
          <w:r w:rsidRPr="00E01BF7">
            <w:rPr>
              <w:rStyle w:val="berschrift1Zchn"/>
              <w:b/>
              <w:bCs/>
            </w:rPr>
            <w:lastRenderedPageBreak/>
            <w:t>Inhaltsverzeichnis</w:t>
          </w:r>
          <w:bookmarkEnd w:id="5"/>
          <w:bookmarkEnd w:id="6"/>
          <w:bookmarkEnd w:id="7"/>
          <w:r w:rsidR="00A245B7">
            <w:rPr>
              <w:rStyle w:val="berschrift1Zchn"/>
              <w:b/>
              <w:bCs/>
            </w:rPr>
            <w:tab/>
          </w:r>
        </w:p>
        <w:sdt>
          <w:sdtPr>
            <w:id w:val="351846950"/>
            <w:docPartObj>
              <w:docPartGallery w:val="Table of Contents"/>
              <w:docPartUnique/>
            </w:docPartObj>
          </w:sdtPr>
          <w:sdtEndPr>
            <w:rPr>
              <w:b/>
              <w:bCs/>
            </w:rPr>
          </w:sdtEndPr>
          <w:sdtContent>
            <w:p w14:paraId="05426CAB" w14:textId="0DF97BAE" w:rsidR="00A245B7"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478120" w:history="1">
                <w:r w:rsidR="00A245B7" w:rsidRPr="00E74DAC">
                  <w:rPr>
                    <w:rStyle w:val="Hyperlink"/>
                    <w:noProof/>
                  </w:rPr>
                  <w:t>Abstract</w:t>
                </w:r>
                <w:r w:rsidR="00A245B7">
                  <w:rPr>
                    <w:noProof/>
                    <w:webHidden/>
                  </w:rPr>
                  <w:tab/>
                </w:r>
                <w:r w:rsidR="00A245B7">
                  <w:rPr>
                    <w:noProof/>
                    <w:webHidden/>
                  </w:rPr>
                  <w:fldChar w:fldCharType="begin"/>
                </w:r>
                <w:r w:rsidR="00A245B7">
                  <w:rPr>
                    <w:noProof/>
                    <w:webHidden/>
                  </w:rPr>
                  <w:instrText xml:space="preserve"> PAGEREF _Toc66478120 \h </w:instrText>
                </w:r>
                <w:r w:rsidR="00A245B7">
                  <w:rPr>
                    <w:noProof/>
                    <w:webHidden/>
                  </w:rPr>
                </w:r>
                <w:r w:rsidR="00A245B7">
                  <w:rPr>
                    <w:noProof/>
                    <w:webHidden/>
                  </w:rPr>
                  <w:fldChar w:fldCharType="separate"/>
                </w:r>
                <w:r w:rsidR="00A245B7">
                  <w:rPr>
                    <w:noProof/>
                    <w:webHidden/>
                  </w:rPr>
                  <w:t>i</w:t>
                </w:r>
                <w:r w:rsidR="00A245B7">
                  <w:rPr>
                    <w:noProof/>
                    <w:webHidden/>
                  </w:rPr>
                  <w:fldChar w:fldCharType="end"/>
                </w:r>
              </w:hyperlink>
            </w:p>
            <w:p w14:paraId="604F8973" w14:textId="665D17B5" w:rsidR="00A245B7" w:rsidRDefault="008B61AF">
              <w:pPr>
                <w:pStyle w:val="Verzeichnis1"/>
                <w:rPr>
                  <w:rFonts w:asciiTheme="minorHAnsi" w:eastAsiaTheme="minorEastAsia" w:hAnsiTheme="minorHAnsi"/>
                  <w:noProof/>
                  <w:lang w:eastAsia="de-DE"/>
                </w:rPr>
              </w:pPr>
              <w:hyperlink w:anchor="_Toc66478121" w:history="1">
                <w:r w:rsidR="00A245B7" w:rsidRPr="00E74DAC">
                  <w:rPr>
                    <w:rStyle w:val="Hyperlink"/>
                    <w:bCs/>
                    <w:noProof/>
                  </w:rPr>
                  <w:t>Inhaltsverzeichnis</w:t>
                </w:r>
                <w:r w:rsidR="00A245B7">
                  <w:rPr>
                    <w:noProof/>
                    <w:webHidden/>
                  </w:rPr>
                  <w:tab/>
                </w:r>
                <w:r w:rsidR="00A245B7">
                  <w:rPr>
                    <w:noProof/>
                    <w:webHidden/>
                  </w:rPr>
                  <w:fldChar w:fldCharType="begin"/>
                </w:r>
                <w:r w:rsidR="00A245B7">
                  <w:rPr>
                    <w:noProof/>
                    <w:webHidden/>
                  </w:rPr>
                  <w:instrText xml:space="preserve"> PAGEREF _Toc66478121 \h </w:instrText>
                </w:r>
                <w:r w:rsidR="00A245B7">
                  <w:rPr>
                    <w:noProof/>
                    <w:webHidden/>
                  </w:rPr>
                </w:r>
                <w:r w:rsidR="00A245B7">
                  <w:rPr>
                    <w:noProof/>
                    <w:webHidden/>
                  </w:rPr>
                  <w:fldChar w:fldCharType="separate"/>
                </w:r>
                <w:r w:rsidR="00A245B7">
                  <w:rPr>
                    <w:noProof/>
                    <w:webHidden/>
                  </w:rPr>
                  <w:t>ii</w:t>
                </w:r>
                <w:r w:rsidR="00A245B7">
                  <w:rPr>
                    <w:noProof/>
                    <w:webHidden/>
                  </w:rPr>
                  <w:fldChar w:fldCharType="end"/>
                </w:r>
              </w:hyperlink>
            </w:p>
            <w:p w14:paraId="6658FCDB" w14:textId="3AF2D8CB" w:rsidR="00A245B7" w:rsidRDefault="008B61AF">
              <w:pPr>
                <w:pStyle w:val="Verzeichnis1"/>
                <w:rPr>
                  <w:rFonts w:asciiTheme="minorHAnsi" w:eastAsiaTheme="minorEastAsia" w:hAnsiTheme="minorHAnsi"/>
                  <w:noProof/>
                  <w:lang w:eastAsia="de-DE"/>
                </w:rPr>
              </w:pPr>
              <w:hyperlink w:anchor="_Toc66478122" w:history="1">
                <w:r w:rsidR="00A245B7" w:rsidRPr="00E74DAC">
                  <w:rPr>
                    <w:rStyle w:val="Hyperlink"/>
                    <w:noProof/>
                  </w:rPr>
                  <w:t>Abbildungsverzeichnis</w:t>
                </w:r>
                <w:r w:rsidR="00A245B7">
                  <w:rPr>
                    <w:noProof/>
                    <w:webHidden/>
                  </w:rPr>
                  <w:tab/>
                </w:r>
                <w:r w:rsidR="00A245B7">
                  <w:rPr>
                    <w:noProof/>
                    <w:webHidden/>
                  </w:rPr>
                  <w:fldChar w:fldCharType="begin"/>
                </w:r>
                <w:r w:rsidR="00A245B7">
                  <w:rPr>
                    <w:noProof/>
                    <w:webHidden/>
                  </w:rPr>
                  <w:instrText xml:space="preserve"> PAGEREF _Toc66478122 \h </w:instrText>
                </w:r>
                <w:r w:rsidR="00A245B7">
                  <w:rPr>
                    <w:noProof/>
                    <w:webHidden/>
                  </w:rPr>
                </w:r>
                <w:r w:rsidR="00A245B7">
                  <w:rPr>
                    <w:noProof/>
                    <w:webHidden/>
                  </w:rPr>
                  <w:fldChar w:fldCharType="separate"/>
                </w:r>
                <w:r w:rsidR="00A245B7">
                  <w:rPr>
                    <w:noProof/>
                    <w:webHidden/>
                  </w:rPr>
                  <w:t>iii</w:t>
                </w:r>
                <w:r w:rsidR="00A245B7">
                  <w:rPr>
                    <w:noProof/>
                    <w:webHidden/>
                  </w:rPr>
                  <w:fldChar w:fldCharType="end"/>
                </w:r>
              </w:hyperlink>
            </w:p>
            <w:p w14:paraId="7EE955F7" w14:textId="22EF3FCC" w:rsidR="00A245B7" w:rsidRDefault="008B61AF">
              <w:pPr>
                <w:pStyle w:val="Verzeichnis1"/>
                <w:rPr>
                  <w:rFonts w:asciiTheme="minorHAnsi" w:eastAsiaTheme="minorEastAsia" w:hAnsiTheme="minorHAnsi"/>
                  <w:noProof/>
                  <w:lang w:eastAsia="de-DE"/>
                </w:rPr>
              </w:pPr>
              <w:hyperlink w:anchor="_Toc66478123" w:history="1">
                <w:r w:rsidR="00A245B7" w:rsidRPr="00E74DAC">
                  <w:rPr>
                    <w:rStyle w:val="Hyperlink"/>
                    <w:noProof/>
                  </w:rPr>
                  <w:t>Tabellenverzeichnis</w:t>
                </w:r>
                <w:r w:rsidR="00A245B7">
                  <w:rPr>
                    <w:noProof/>
                    <w:webHidden/>
                  </w:rPr>
                  <w:tab/>
                </w:r>
                <w:r w:rsidR="00A245B7">
                  <w:rPr>
                    <w:noProof/>
                    <w:webHidden/>
                  </w:rPr>
                  <w:fldChar w:fldCharType="begin"/>
                </w:r>
                <w:r w:rsidR="00A245B7">
                  <w:rPr>
                    <w:noProof/>
                    <w:webHidden/>
                  </w:rPr>
                  <w:instrText xml:space="preserve"> PAGEREF _Toc66478123 \h </w:instrText>
                </w:r>
                <w:r w:rsidR="00A245B7">
                  <w:rPr>
                    <w:noProof/>
                    <w:webHidden/>
                  </w:rPr>
                </w:r>
                <w:r w:rsidR="00A245B7">
                  <w:rPr>
                    <w:noProof/>
                    <w:webHidden/>
                  </w:rPr>
                  <w:fldChar w:fldCharType="separate"/>
                </w:r>
                <w:r w:rsidR="00A245B7">
                  <w:rPr>
                    <w:noProof/>
                    <w:webHidden/>
                  </w:rPr>
                  <w:t>iv</w:t>
                </w:r>
                <w:r w:rsidR="00A245B7">
                  <w:rPr>
                    <w:noProof/>
                    <w:webHidden/>
                  </w:rPr>
                  <w:fldChar w:fldCharType="end"/>
                </w:r>
              </w:hyperlink>
            </w:p>
            <w:p w14:paraId="5893E0F6" w14:textId="71BE2F26" w:rsidR="00A245B7" w:rsidRDefault="008B61AF">
              <w:pPr>
                <w:pStyle w:val="Verzeichnis1"/>
                <w:rPr>
                  <w:rFonts w:asciiTheme="minorHAnsi" w:eastAsiaTheme="minorEastAsia" w:hAnsiTheme="minorHAnsi"/>
                  <w:noProof/>
                  <w:lang w:eastAsia="de-DE"/>
                </w:rPr>
              </w:pPr>
              <w:hyperlink w:anchor="_Toc66478124" w:history="1">
                <w:r w:rsidR="00A245B7" w:rsidRPr="00E74DAC">
                  <w:rPr>
                    <w:rStyle w:val="Hyperlink"/>
                    <w:noProof/>
                  </w:rPr>
                  <w:t>Abkürzungsverzeichnis</w:t>
                </w:r>
                <w:r w:rsidR="00A245B7">
                  <w:rPr>
                    <w:noProof/>
                    <w:webHidden/>
                  </w:rPr>
                  <w:tab/>
                </w:r>
                <w:r w:rsidR="00A245B7">
                  <w:rPr>
                    <w:noProof/>
                    <w:webHidden/>
                  </w:rPr>
                  <w:fldChar w:fldCharType="begin"/>
                </w:r>
                <w:r w:rsidR="00A245B7">
                  <w:rPr>
                    <w:noProof/>
                    <w:webHidden/>
                  </w:rPr>
                  <w:instrText xml:space="preserve"> PAGEREF _Toc66478124 \h </w:instrText>
                </w:r>
                <w:r w:rsidR="00A245B7">
                  <w:rPr>
                    <w:noProof/>
                    <w:webHidden/>
                  </w:rPr>
                </w:r>
                <w:r w:rsidR="00A245B7">
                  <w:rPr>
                    <w:noProof/>
                    <w:webHidden/>
                  </w:rPr>
                  <w:fldChar w:fldCharType="separate"/>
                </w:r>
                <w:r w:rsidR="00A245B7">
                  <w:rPr>
                    <w:noProof/>
                    <w:webHidden/>
                  </w:rPr>
                  <w:t>v</w:t>
                </w:r>
                <w:r w:rsidR="00A245B7">
                  <w:rPr>
                    <w:noProof/>
                    <w:webHidden/>
                  </w:rPr>
                  <w:fldChar w:fldCharType="end"/>
                </w:r>
              </w:hyperlink>
            </w:p>
            <w:p w14:paraId="3C2A1D80" w14:textId="3C1A122F" w:rsidR="00A245B7" w:rsidRDefault="008B61AF">
              <w:pPr>
                <w:pStyle w:val="Verzeichnis1"/>
                <w:rPr>
                  <w:rFonts w:asciiTheme="minorHAnsi" w:eastAsiaTheme="minorEastAsia" w:hAnsiTheme="minorHAnsi"/>
                  <w:noProof/>
                  <w:lang w:eastAsia="de-DE"/>
                </w:rPr>
              </w:pPr>
              <w:hyperlink w:anchor="_Toc66478125" w:history="1">
                <w:r w:rsidR="00A245B7" w:rsidRPr="00E74DAC">
                  <w:rPr>
                    <w:rStyle w:val="Hyperlink"/>
                    <w:noProof/>
                  </w:rPr>
                  <w:t>1</w:t>
                </w:r>
                <w:r w:rsidR="00A245B7">
                  <w:rPr>
                    <w:rFonts w:asciiTheme="minorHAnsi" w:eastAsiaTheme="minorEastAsia" w:hAnsiTheme="minorHAnsi"/>
                    <w:noProof/>
                    <w:lang w:eastAsia="de-DE"/>
                  </w:rPr>
                  <w:tab/>
                </w:r>
                <w:r w:rsidR="00A245B7" w:rsidRPr="00E74DAC">
                  <w:rPr>
                    <w:rStyle w:val="Hyperlink"/>
                    <w:noProof/>
                  </w:rPr>
                  <w:t>Einleitung</w:t>
                </w:r>
                <w:r w:rsidR="00A245B7">
                  <w:rPr>
                    <w:noProof/>
                    <w:webHidden/>
                  </w:rPr>
                  <w:tab/>
                </w:r>
                <w:r w:rsidR="00A245B7">
                  <w:rPr>
                    <w:noProof/>
                    <w:webHidden/>
                  </w:rPr>
                  <w:fldChar w:fldCharType="begin"/>
                </w:r>
                <w:r w:rsidR="00A245B7">
                  <w:rPr>
                    <w:noProof/>
                    <w:webHidden/>
                  </w:rPr>
                  <w:instrText xml:space="preserve"> PAGEREF _Toc66478125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36BA9310" w14:textId="44B7CD24" w:rsidR="00A245B7" w:rsidRDefault="008B61AF">
              <w:pPr>
                <w:pStyle w:val="Verzeichnis2"/>
                <w:rPr>
                  <w:rFonts w:asciiTheme="minorHAnsi" w:eastAsiaTheme="minorEastAsia" w:hAnsiTheme="minorHAnsi"/>
                  <w:noProof/>
                  <w:lang w:eastAsia="de-DE"/>
                </w:rPr>
              </w:pPr>
              <w:hyperlink w:anchor="_Toc66478126" w:history="1">
                <w:r w:rsidR="00A245B7" w:rsidRPr="00E74DAC">
                  <w:rPr>
                    <w:rStyle w:val="Hyperlink"/>
                    <w:noProof/>
                  </w:rPr>
                  <w:t>1.1</w:t>
                </w:r>
                <w:r w:rsidR="00A245B7">
                  <w:rPr>
                    <w:rFonts w:asciiTheme="minorHAnsi" w:eastAsiaTheme="minorEastAsia" w:hAnsiTheme="minorHAnsi"/>
                    <w:noProof/>
                    <w:lang w:eastAsia="de-DE"/>
                  </w:rPr>
                  <w:tab/>
                </w:r>
                <w:r w:rsidR="00A245B7" w:rsidRPr="00E74DAC">
                  <w:rPr>
                    <w:rStyle w:val="Hyperlink"/>
                    <w:noProof/>
                  </w:rPr>
                  <w:t>Begriffe aus dem Feld der KI</w:t>
                </w:r>
                <w:r w:rsidR="00A245B7">
                  <w:rPr>
                    <w:noProof/>
                    <w:webHidden/>
                  </w:rPr>
                  <w:tab/>
                </w:r>
                <w:r w:rsidR="00A245B7">
                  <w:rPr>
                    <w:noProof/>
                    <w:webHidden/>
                  </w:rPr>
                  <w:fldChar w:fldCharType="begin"/>
                </w:r>
                <w:r w:rsidR="00A245B7">
                  <w:rPr>
                    <w:noProof/>
                    <w:webHidden/>
                  </w:rPr>
                  <w:instrText xml:space="preserve"> PAGEREF _Toc66478126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2EA8A54E" w14:textId="43ACBB8C" w:rsidR="00A245B7" w:rsidRDefault="008B61AF">
              <w:pPr>
                <w:pStyle w:val="Verzeichnis3"/>
                <w:tabs>
                  <w:tab w:val="left" w:pos="1320"/>
                  <w:tab w:val="right" w:leader="dot" w:pos="9016"/>
                </w:tabs>
                <w:rPr>
                  <w:rFonts w:asciiTheme="minorHAnsi" w:eastAsiaTheme="minorEastAsia" w:hAnsiTheme="minorHAnsi"/>
                  <w:noProof/>
                  <w:lang w:eastAsia="de-DE"/>
                </w:rPr>
              </w:pPr>
              <w:hyperlink w:anchor="_Toc66478127" w:history="1">
                <w:r w:rsidR="00A245B7" w:rsidRPr="00E74DAC">
                  <w:rPr>
                    <w:rStyle w:val="Hyperlink"/>
                    <w:noProof/>
                  </w:rPr>
                  <w:t>1.1.1</w:t>
                </w:r>
                <w:r w:rsidR="00A245B7">
                  <w:rPr>
                    <w:rFonts w:asciiTheme="minorHAnsi" w:eastAsiaTheme="minorEastAsia" w:hAnsiTheme="minorHAnsi"/>
                    <w:noProof/>
                    <w:lang w:eastAsia="de-DE"/>
                  </w:rPr>
                  <w:tab/>
                </w:r>
                <w:r w:rsidR="00A245B7" w:rsidRPr="00E74DAC">
                  <w:rPr>
                    <w:rStyle w:val="Hyperlink"/>
                    <w:noProof/>
                  </w:rPr>
                  <w:t>KI</w:t>
                </w:r>
                <w:r w:rsidR="00A245B7">
                  <w:rPr>
                    <w:noProof/>
                    <w:webHidden/>
                  </w:rPr>
                  <w:tab/>
                </w:r>
                <w:r w:rsidR="00A245B7">
                  <w:rPr>
                    <w:noProof/>
                    <w:webHidden/>
                  </w:rPr>
                  <w:fldChar w:fldCharType="begin"/>
                </w:r>
                <w:r w:rsidR="00A245B7">
                  <w:rPr>
                    <w:noProof/>
                    <w:webHidden/>
                  </w:rPr>
                  <w:instrText xml:space="preserve"> PAGEREF _Toc66478127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16DA68AC" w14:textId="2F034178" w:rsidR="00A245B7" w:rsidRDefault="008B61AF">
              <w:pPr>
                <w:pStyle w:val="Verzeichnis3"/>
                <w:tabs>
                  <w:tab w:val="left" w:pos="1320"/>
                  <w:tab w:val="right" w:leader="dot" w:pos="9016"/>
                </w:tabs>
                <w:rPr>
                  <w:rFonts w:asciiTheme="minorHAnsi" w:eastAsiaTheme="minorEastAsia" w:hAnsiTheme="minorHAnsi"/>
                  <w:noProof/>
                  <w:lang w:eastAsia="de-DE"/>
                </w:rPr>
              </w:pPr>
              <w:hyperlink w:anchor="_Toc66478128" w:history="1">
                <w:r w:rsidR="00A245B7" w:rsidRPr="00E74DAC">
                  <w:rPr>
                    <w:rStyle w:val="Hyperlink"/>
                    <w:noProof/>
                  </w:rPr>
                  <w:t>1.1.2</w:t>
                </w:r>
                <w:r w:rsidR="00A245B7">
                  <w:rPr>
                    <w:rFonts w:asciiTheme="minorHAnsi" w:eastAsiaTheme="minorEastAsia" w:hAnsiTheme="minorHAnsi"/>
                    <w:noProof/>
                    <w:lang w:eastAsia="de-DE"/>
                  </w:rPr>
                  <w:tab/>
                </w:r>
                <w:r w:rsidR="00A245B7" w:rsidRPr="00E74DAC">
                  <w:rPr>
                    <w:rStyle w:val="Hyperlink"/>
                    <w:noProof/>
                    <w:shd w:val="clear" w:color="auto" w:fill="FFFFFF"/>
                  </w:rPr>
                  <w:t>maschinelles Lernen</w:t>
                </w:r>
                <w:r w:rsidR="00A245B7">
                  <w:rPr>
                    <w:noProof/>
                    <w:webHidden/>
                  </w:rPr>
                  <w:tab/>
                </w:r>
                <w:r w:rsidR="00A245B7">
                  <w:rPr>
                    <w:noProof/>
                    <w:webHidden/>
                  </w:rPr>
                  <w:fldChar w:fldCharType="begin"/>
                </w:r>
                <w:r w:rsidR="00A245B7">
                  <w:rPr>
                    <w:noProof/>
                    <w:webHidden/>
                  </w:rPr>
                  <w:instrText xml:space="preserve"> PAGEREF _Toc66478128 \h </w:instrText>
                </w:r>
                <w:r w:rsidR="00A245B7">
                  <w:rPr>
                    <w:noProof/>
                    <w:webHidden/>
                  </w:rPr>
                </w:r>
                <w:r w:rsidR="00A245B7">
                  <w:rPr>
                    <w:noProof/>
                    <w:webHidden/>
                  </w:rPr>
                  <w:fldChar w:fldCharType="separate"/>
                </w:r>
                <w:r w:rsidR="00A245B7">
                  <w:rPr>
                    <w:noProof/>
                    <w:webHidden/>
                  </w:rPr>
                  <w:t>2</w:t>
                </w:r>
                <w:r w:rsidR="00A245B7">
                  <w:rPr>
                    <w:noProof/>
                    <w:webHidden/>
                  </w:rPr>
                  <w:fldChar w:fldCharType="end"/>
                </w:r>
              </w:hyperlink>
            </w:p>
            <w:p w14:paraId="53EE3EF6" w14:textId="245C5E9B" w:rsidR="00A245B7" w:rsidRDefault="008B61AF">
              <w:pPr>
                <w:pStyle w:val="Verzeichnis2"/>
                <w:rPr>
                  <w:rFonts w:asciiTheme="minorHAnsi" w:eastAsiaTheme="minorEastAsia" w:hAnsiTheme="minorHAnsi"/>
                  <w:noProof/>
                  <w:lang w:eastAsia="de-DE"/>
                </w:rPr>
              </w:pPr>
              <w:hyperlink w:anchor="_Toc66478129" w:history="1">
                <w:r w:rsidR="00A245B7" w:rsidRPr="00E74DAC">
                  <w:rPr>
                    <w:rStyle w:val="Hyperlink"/>
                    <w:noProof/>
                  </w:rPr>
                  <w:t>1.2</w:t>
                </w:r>
                <w:r w:rsidR="00A245B7">
                  <w:rPr>
                    <w:rFonts w:asciiTheme="minorHAnsi" w:eastAsiaTheme="minorEastAsia" w:hAnsiTheme="minorHAnsi"/>
                    <w:noProof/>
                    <w:lang w:eastAsia="de-DE"/>
                  </w:rPr>
                  <w:tab/>
                </w:r>
                <w:r w:rsidR="00A245B7" w:rsidRPr="00E74DAC">
                  <w:rPr>
                    <w:rStyle w:val="Hyperlink"/>
                    <w:strike/>
                    <w:noProof/>
                  </w:rPr>
                  <w:t>Finden neuer Wirkstoffe  im Zeitalter von Big Data KI in der Pharmazeutischen Bioinformatik</w:t>
                </w:r>
                <w:r w:rsidR="00A245B7" w:rsidRPr="00E74DAC">
                  <w:rPr>
                    <w:rStyle w:val="Hyperlink"/>
                    <w:noProof/>
                  </w:rPr>
                  <w:t xml:space="preserve"> bessere überschrift vlt datamining</w:t>
                </w:r>
                <w:r w:rsidR="00A245B7">
                  <w:rPr>
                    <w:noProof/>
                    <w:webHidden/>
                  </w:rPr>
                  <w:tab/>
                </w:r>
                <w:r w:rsidR="00A245B7">
                  <w:rPr>
                    <w:noProof/>
                    <w:webHidden/>
                  </w:rPr>
                  <w:fldChar w:fldCharType="begin"/>
                </w:r>
                <w:r w:rsidR="00A245B7">
                  <w:rPr>
                    <w:noProof/>
                    <w:webHidden/>
                  </w:rPr>
                  <w:instrText xml:space="preserve"> PAGEREF _Toc66478129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75F25136" w14:textId="1241E3A0" w:rsidR="00A245B7" w:rsidRDefault="008B61AF">
              <w:pPr>
                <w:pStyle w:val="Verzeichnis3"/>
                <w:tabs>
                  <w:tab w:val="left" w:pos="1320"/>
                  <w:tab w:val="right" w:leader="dot" w:pos="9016"/>
                </w:tabs>
                <w:rPr>
                  <w:rFonts w:asciiTheme="minorHAnsi" w:eastAsiaTheme="minorEastAsia" w:hAnsiTheme="minorHAnsi"/>
                  <w:noProof/>
                  <w:lang w:eastAsia="de-DE"/>
                </w:rPr>
              </w:pPr>
              <w:hyperlink w:anchor="_Toc66478130" w:history="1">
                <w:r w:rsidR="00A245B7" w:rsidRPr="00E74DAC">
                  <w:rPr>
                    <w:rStyle w:val="Hyperlink"/>
                    <w:noProof/>
                  </w:rPr>
                  <w:t>1.2.1</w:t>
                </w:r>
                <w:r w:rsidR="00A245B7">
                  <w:rPr>
                    <w:rFonts w:asciiTheme="minorHAnsi" w:eastAsiaTheme="minorEastAsia" w:hAnsiTheme="minorHAnsi"/>
                    <w:noProof/>
                    <w:lang w:eastAsia="de-DE"/>
                  </w:rPr>
                  <w:tab/>
                </w:r>
                <w:r w:rsidR="00A245B7" w:rsidRPr="00E74DAC">
                  <w:rPr>
                    <w:rStyle w:val="Hyperlink"/>
                    <w:noProof/>
                  </w:rPr>
                  <w:t>klassischer Weg</w:t>
                </w:r>
                <w:r w:rsidR="00A245B7">
                  <w:rPr>
                    <w:noProof/>
                    <w:webHidden/>
                  </w:rPr>
                  <w:tab/>
                </w:r>
                <w:r w:rsidR="00A245B7">
                  <w:rPr>
                    <w:noProof/>
                    <w:webHidden/>
                  </w:rPr>
                  <w:fldChar w:fldCharType="begin"/>
                </w:r>
                <w:r w:rsidR="00A245B7">
                  <w:rPr>
                    <w:noProof/>
                    <w:webHidden/>
                  </w:rPr>
                  <w:instrText xml:space="preserve"> PAGEREF _Toc66478130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6C226965" w14:textId="13322E68" w:rsidR="00A245B7" w:rsidRDefault="008B61AF">
              <w:pPr>
                <w:pStyle w:val="Verzeichnis3"/>
                <w:tabs>
                  <w:tab w:val="left" w:pos="1320"/>
                  <w:tab w:val="right" w:leader="dot" w:pos="9016"/>
                </w:tabs>
                <w:rPr>
                  <w:rFonts w:asciiTheme="minorHAnsi" w:eastAsiaTheme="minorEastAsia" w:hAnsiTheme="minorHAnsi"/>
                  <w:noProof/>
                  <w:lang w:eastAsia="de-DE"/>
                </w:rPr>
              </w:pPr>
              <w:hyperlink w:anchor="_Toc66478131" w:history="1">
                <w:r w:rsidR="00A245B7" w:rsidRPr="00E74DAC">
                  <w:rPr>
                    <w:rStyle w:val="Hyperlink"/>
                    <w:noProof/>
                  </w:rPr>
                  <w:t>1.2.2</w:t>
                </w:r>
                <w:r w:rsidR="00A245B7">
                  <w:rPr>
                    <w:rFonts w:asciiTheme="minorHAnsi" w:eastAsiaTheme="minorEastAsia" w:hAnsiTheme="minorHAnsi"/>
                    <w:noProof/>
                    <w:lang w:eastAsia="de-DE"/>
                  </w:rPr>
                  <w:tab/>
                </w:r>
                <w:r w:rsidR="00A245B7" w:rsidRPr="00E74DAC">
                  <w:rPr>
                    <w:rStyle w:val="Hyperlink"/>
                    <w:noProof/>
                  </w:rPr>
                  <w:t>virtuelles Screening</w:t>
                </w:r>
                <w:r w:rsidR="00A245B7">
                  <w:rPr>
                    <w:noProof/>
                    <w:webHidden/>
                  </w:rPr>
                  <w:tab/>
                </w:r>
                <w:r w:rsidR="00A245B7">
                  <w:rPr>
                    <w:noProof/>
                    <w:webHidden/>
                  </w:rPr>
                  <w:fldChar w:fldCharType="begin"/>
                </w:r>
                <w:r w:rsidR="00A245B7">
                  <w:rPr>
                    <w:noProof/>
                    <w:webHidden/>
                  </w:rPr>
                  <w:instrText xml:space="preserve"> PAGEREF _Toc66478131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7F322D5E" w14:textId="261749CF" w:rsidR="00A245B7" w:rsidRDefault="008B61AF">
              <w:pPr>
                <w:pStyle w:val="Verzeichnis2"/>
                <w:rPr>
                  <w:rFonts w:asciiTheme="minorHAnsi" w:eastAsiaTheme="minorEastAsia" w:hAnsiTheme="minorHAnsi"/>
                  <w:noProof/>
                  <w:lang w:eastAsia="de-DE"/>
                </w:rPr>
              </w:pPr>
              <w:hyperlink w:anchor="_Toc66478132" w:history="1">
                <w:r w:rsidR="00A245B7" w:rsidRPr="00E74DAC">
                  <w:rPr>
                    <w:rStyle w:val="Hyperlink"/>
                    <w:noProof/>
                  </w:rPr>
                  <w:t>1.3</w:t>
                </w:r>
                <w:r w:rsidR="00A245B7">
                  <w:rPr>
                    <w:rFonts w:asciiTheme="minorHAnsi" w:eastAsiaTheme="minorEastAsia" w:hAnsiTheme="minorHAnsi"/>
                    <w:noProof/>
                    <w:lang w:eastAsia="de-DE"/>
                  </w:rPr>
                  <w:tab/>
                </w:r>
                <w:r w:rsidR="00A245B7" w:rsidRPr="00E74DAC">
                  <w:rPr>
                    <w:rStyle w:val="Hyperlink"/>
                    <w:noProof/>
                  </w:rPr>
                  <w:t>CPI Text Mining</w:t>
                </w:r>
                <w:r w:rsidR="00A245B7">
                  <w:rPr>
                    <w:noProof/>
                    <w:webHidden/>
                  </w:rPr>
                  <w:tab/>
                </w:r>
                <w:r w:rsidR="00A245B7">
                  <w:rPr>
                    <w:noProof/>
                    <w:webHidden/>
                  </w:rPr>
                  <w:fldChar w:fldCharType="begin"/>
                </w:r>
                <w:r w:rsidR="00A245B7">
                  <w:rPr>
                    <w:noProof/>
                    <w:webHidden/>
                  </w:rPr>
                  <w:instrText xml:space="preserve"> PAGEREF _Toc66478132 \h </w:instrText>
                </w:r>
                <w:r w:rsidR="00A245B7">
                  <w:rPr>
                    <w:noProof/>
                    <w:webHidden/>
                  </w:rPr>
                </w:r>
                <w:r w:rsidR="00A245B7">
                  <w:rPr>
                    <w:noProof/>
                    <w:webHidden/>
                  </w:rPr>
                  <w:fldChar w:fldCharType="separate"/>
                </w:r>
                <w:r w:rsidR="00A245B7">
                  <w:rPr>
                    <w:noProof/>
                    <w:webHidden/>
                  </w:rPr>
                  <w:t>13</w:t>
                </w:r>
                <w:r w:rsidR="00A245B7">
                  <w:rPr>
                    <w:noProof/>
                    <w:webHidden/>
                  </w:rPr>
                  <w:fldChar w:fldCharType="end"/>
                </w:r>
              </w:hyperlink>
            </w:p>
            <w:p w14:paraId="43035BB8" w14:textId="51791FC9" w:rsidR="00A245B7" w:rsidRDefault="008B61AF">
              <w:pPr>
                <w:pStyle w:val="Verzeichnis3"/>
                <w:tabs>
                  <w:tab w:val="left" w:pos="1320"/>
                  <w:tab w:val="right" w:leader="dot" w:pos="9016"/>
                </w:tabs>
                <w:rPr>
                  <w:rFonts w:asciiTheme="minorHAnsi" w:eastAsiaTheme="minorEastAsia" w:hAnsiTheme="minorHAnsi"/>
                  <w:noProof/>
                  <w:lang w:eastAsia="de-DE"/>
                </w:rPr>
              </w:pPr>
              <w:hyperlink w:anchor="_Toc66478133" w:history="1">
                <w:r w:rsidR="00A245B7" w:rsidRPr="00E74DAC">
                  <w:rPr>
                    <w:rStyle w:val="Hyperlink"/>
                    <w:noProof/>
                  </w:rPr>
                  <w:t>1.3.1</w:t>
                </w:r>
                <w:r w:rsidR="00A245B7">
                  <w:rPr>
                    <w:rFonts w:asciiTheme="minorHAnsi" w:eastAsiaTheme="minorEastAsia" w:hAnsiTheme="minorHAnsi"/>
                    <w:noProof/>
                    <w:lang w:eastAsia="de-DE"/>
                  </w:rPr>
                  <w:tab/>
                </w:r>
                <w:r w:rsidR="00A245B7" w:rsidRPr="00E74DAC">
                  <w:rPr>
                    <w:rStyle w:val="Hyperlink"/>
                    <w:noProof/>
                  </w:rPr>
                  <w:t>Historie von RE-Text Mining mit Blick auf CPI-Text Mining</w:t>
                </w:r>
                <w:r w:rsidR="00A245B7">
                  <w:rPr>
                    <w:noProof/>
                    <w:webHidden/>
                  </w:rPr>
                  <w:tab/>
                </w:r>
                <w:r w:rsidR="00A245B7">
                  <w:rPr>
                    <w:noProof/>
                    <w:webHidden/>
                  </w:rPr>
                  <w:fldChar w:fldCharType="begin"/>
                </w:r>
                <w:r w:rsidR="00A245B7">
                  <w:rPr>
                    <w:noProof/>
                    <w:webHidden/>
                  </w:rPr>
                  <w:instrText xml:space="preserve"> PAGEREF _Toc66478133 \h </w:instrText>
                </w:r>
                <w:r w:rsidR="00A245B7">
                  <w:rPr>
                    <w:noProof/>
                    <w:webHidden/>
                  </w:rPr>
                </w:r>
                <w:r w:rsidR="00A245B7">
                  <w:rPr>
                    <w:noProof/>
                    <w:webHidden/>
                  </w:rPr>
                  <w:fldChar w:fldCharType="separate"/>
                </w:r>
                <w:r w:rsidR="00A245B7">
                  <w:rPr>
                    <w:noProof/>
                    <w:webHidden/>
                  </w:rPr>
                  <w:t>14</w:t>
                </w:r>
                <w:r w:rsidR="00A245B7">
                  <w:rPr>
                    <w:noProof/>
                    <w:webHidden/>
                  </w:rPr>
                  <w:fldChar w:fldCharType="end"/>
                </w:r>
              </w:hyperlink>
            </w:p>
            <w:p w14:paraId="72E28353" w14:textId="10DF6D7F" w:rsidR="00A245B7" w:rsidRDefault="008B61AF">
              <w:pPr>
                <w:pStyle w:val="Verzeichnis1"/>
                <w:rPr>
                  <w:rFonts w:asciiTheme="minorHAnsi" w:eastAsiaTheme="minorEastAsia" w:hAnsiTheme="minorHAnsi"/>
                  <w:noProof/>
                  <w:lang w:eastAsia="de-DE"/>
                </w:rPr>
              </w:pPr>
              <w:hyperlink w:anchor="_Toc66478134" w:history="1">
                <w:r w:rsidR="00A245B7" w:rsidRPr="00E74DAC">
                  <w:rPr>
                    <w:rStyle w:val="Hyperlink"/>
                    <w:noProof/>
                  </w:rPr>
                  <w:t>2</w:t>
                </w:r>
                <w:r w:rsidR="00A245B7">
                  <w:rPr>
                    <w:rFonts w:asciiTheme="minorHAnsi" w:eastAsiaTheme="minorEastAsia" w:hAnsiTheme="minorHAnsi"/>
                    <w:noProof/>
                    <w:lang w:eastAsia="de-DE"/>
                  </w:rPr>
                  <w:tab/>
                </w:r>
                <w:r w:rsidR="00A245B7" w:rsidRPr="00E74DAC">
                  <w:rPr>
                    <w:rStyle w:val="Hyperlink"/>
                    <w:noProof/>
                  </w:rPr>
                  <w:t>Zielsetzung der Arbeit</w:t>
                </w:r>
                <w:r w:rsidR="00A245B7">
                  <w:rPr>
                    <w:noProof/>
                    <w:webHidden/>
                  </w:rPr>
                  <w:tab/>
                </w:r>
                <w:r w:rsidR="00A245B7">
                  <w:rPr>
                    <w:noProof/>
                    <w:webHidden/>
                  </w:rPr>
                  <w:fldChar w:fldCharType="begin"/>
                </w:r>
                <w:r w:rsidR="00A245B7">
                  <w:rPr>
                    <w:noProof/>
                    <w:webHidden/>
                  </w:rPr>
                  <w:instrText xml:space="preserve"> PAGEREF _Toc66478134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76D4ED0D" w14:textId="51BE2CCE" w:rsidR="00A245B7" w:rsidRDefault="008B61AF">
              <w:pPr>
                <w:pStyle w:val="Verzeichnis1"/>
                <w:rPr>
                  <w:rFonts w:asciiTheme="minorHAnsi" w:eastAsiaTheme="minorEastAsia" w:hAnsiTheme="minorHAnsi"/>
                  <w:noProof/>
                  <w:lang w:eastAsia="de-DE"/>
                </w:rPr>
              </w:pPr>
              <w:hyperlink w:anchor="_Toc66478135" w:history="1">
                <w:r w:rsidR="00A245B7" w:rsidRPr="00E74DAC">
                  <w:rPr>
                    <w:rStyle w:val="Hyperlink"/>
                    <w:noProof/>
                  </w:rPr>
                  <w:t>3</w:t>
                </w:r>
                <w:r w:rsidR="00A245B7">
                  <w:rPr>
                    <w:rFonts w:asciiTheme="minorHAnsi" w:eastAsiaTheme="minorEastAsia" w:hAnsiTheme="minorHAnsi"/>
                    <w:noProof/>
                    <w:lang w:eastAsia="de-DE"/>
                  </w:rPr>
                  <w:tab/>
                </w:r>
                <w:r w:rsidR="00A245B7" w:rsidRPr="00E74DAC">
                  <w:rPr>
                    <w:rStyle w:val="Hyperlink"/>
                    <w:noProof/>
                  </w:rPr>
                  <w:t>Motivation der Arbeit</w:t>
                </w:r>
                <w:r w:rsidR="00A245B7">
                  <w:rPr>
                    <w:noProof/>
                    <w:webHidden/>
                  </w:rPr>
                  <w:tab/>
                </w:r>
                <w:r w:rsidR="00A245B7">
                  <w:rPr>
                    <w:noProof/>
                    <w:webHidden/>
                  </w:rPr>
                  <w:fldChar w:fldCharType="begin"/>
                </w:r>
                <w:r w:rsidR="00A245B7">
                  <w:rPr>
                    <w:noProof/>
                    <w:webHidden/>
                  </w:rPr>
                  <w:instrText xml:space="preserve"> PAGEREF _Toc66478135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61970D1F" w14:textId="3B01879A" w:rsidR="00A245B7" w:rsidRDefault="008B61AF">
              <w:pPr>
                <w:pStyle w:val="Verzeichnis1"/>
                <w:rPr>
                  <w:rFonts w:asciiTheme="minorHAnsi" w:eastAsiaTheme="minorEastAsia" w:hAnsiTheme="minorHAnsi"/>
                  <w:noProof/>
                  <w:lang w:eastAsia="de-DE"/>
                </w:rPr>
              </w:pPr>
              <w:hyperlink w:anchor="_Toc66478136" w:history="1">
                <w:r w:rsidR="00A245B7" w:rsidRPr="00E74DAC">
                  <w:rPr>
                    <w:rStyle w:val="Hyperlink"/>
                    <w:noProof/>
                  </w:rPr>
                  <w:t>4</w:t>
                </w:r>
                <w:r w:rsidR="00A245B7">
                  <w:rPr>
                    <w:rFonts w:asciiTheme="minorHAnsi" w:eastAsiaTheme="minorEastAsia" w:hAnsiTheme="minorHAnsi"/>
                    <w:noProof/>
                    <w:lang w:eastAsia="de-DE"/>
                  </w:rPr>
                  <w:tab/>
                </w:r>
                <w:r w:rsidR="00A245B7" w:rsidRPr="00E74DAC">
                  <w:rPr>
                    <w:rStyle w:val="Hyperlink"/>
                    <w:noProof/>
                  </w:rPr>
                  <w:t>Material und Methoden</w:t>
                </w:r>
                <w:r w:rsidR="00A245B7">
                  <w:rPr>
                    <w:noProof/>
                    <w:webHidden/>
                  </w:rPr>
                  <w:tab/>
                </w:r>
                <w:r w:rsidR="00A245B7">
                  <w:rPr>
                    <w:noProof/>
                    <w:webHidden/>
                  </w:rPr>
                  <w:fldChar w:fldCharType="begin"/>
                </w:r>
                <w:r w:rsidR="00A245B7">
                  <w:rPr>
                    <w:noProof/>
                    <w:webHidden/>
                  </w:rPr>
                  <w:instrText xml:space="preserve"> PAGEREF _Toc66478136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7ADF52C6" w14:textId="6125FFC5" w:rsidR="00A245B7" w:rsidRDefault="008B61AF">
              <w:pPr>
                <w:pStyle w:val="Verzeichnis2"/>
                <w:rPr>
                  <w:rFonts w:asciiTheme="minorHAnsi" w:eastAsiaTheme="minorEastAsia" w:hAnsiTheme="minorHAnsi"/>
                  <w:noProof/>
                  <w:lang w:eastAsia="de-DE"/>
                </w:rPr>
              </w:pPr>
              <w:hyperlink w:anchor="_Toc66478137" w:history="1">
                <w:r w:rsidR="00A245B7" w:rsidRPr="00E74DAC">
                  <w:rPr>
                    <w:rStyle w:val="Hyperlink"/>
                    <w:noProof/>
                  </w:rPr>
                  <w:t>4.1</w:t>
                </w:r>
                <w:r w:rsidR="00A245B7">
                  <w:rPr>
                    <w:rFonts w:asciiTheme="minorHAnsi" w:eastAsiaTheme="minorEastAsia" w:hAnsiTheme="minorHAnsi"/>
                    <w:noProof/>
                    <w:lang w:eastAsia="de-DE"/>
                  </w:rPr>
                  <w:tab/>
                </w:r>
                <w:r w:rsidR="00A245B7" w:rsidRPr="00E74DAC">
                  <w:rPr>
                    <w:rStyle w:val="Hyperlink"/>
                    <w:noProof/>
                  </w:rPr>
                  <w:t>Allgemeines</w:t>
                </w:r>
                <w:r w:rsidR="00A245B7">
                  <w:rPr>
                    <w:noProof/>
                    <w:webHidden/>
                  </w:rPr>
                  <w:tab/>
                </w:r>
                <w:r w:rsidR="00A245B7">
                  <w:rPr>
                    <w:noProof/>
                    <w:webHidden/>
                  </w:rPr>
                  <w:fldChar w:fldCharType="begin"/>
                </w:r>
                <w:r w:rsidR="00A245B7">
                  <w:rPr>
                    <w:noProof/>
                    <w:webHidden/>
                  </w:rPr>
                  <w:instrText xml:space="preserve"> PAGEREF _Toc66478137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64776113" w14:textId="5DD26FDA" w:rsidR="00A245B7" w:rsidRDefault="008B61AF">
              <w:pPr>
                <w:pStyle w:val="Verzeichnis3"/>
                <w:tabs>
                  <w:tab w:val="left" w:pos="1320"/>
                  <w:tab w:val="right" w:leader="dot" w:pos="9016"/>
                </w:tabs>
                <w:rPr>
                  <w:rFonts w:asciiTheme="minorHAnsi" w:eastAsiaTheme="minorEastAsia" w:hAnsiTheme="minorHAnsi"/>
                  <w:noProof/>
                  <w:lang w:eastAsia="de-DE"/>
                </w:rPr>
              </w:pPr>
              <w:hyperlink w:anchor="_Toc66478138" w:history="1">
                <w:r w:rsidR="00A245B7" w:rsidRPr="00E74DAC">
                  <w:rPr>
                    <w:rStyle w:val="Hyperlink"/>
                    <w:noProof/>
                  </w:rPr>
                  <w:t>4.1.1</w:t>
                </w:r>
                <w:r w:rsidR="00A245B7">
                  <w:rPr>
                    <w:rFonts w:asciiTheme="minorHAnsi" w:eastAsiaTheme="minorEastAsia" w:hAnsiTheme="minorHAnsi"/>
                    <w:noProof/>
                    <w:lang w:eastAsia="de-DE"/>
                  </w:rPr>
                  <w:tab/>
                </w:r>
                <w:r w:rsidR="00A245B7" w:rsidRPr="00E74DAC">
                  <w:rPr>
                    <w:rStyle w:val="Hyperlink"/>
                    <w:noProof/>
                  </w:rPr>
                  <w:t>Systemspecs</w:t>
                </w:r>
                <w:r w:rsidR="00A245B7">
                  <w:rPr>
                    <w:noProof/>
                    <w:webHidden/>
                  </w:rPr>
                  <w:tab/>
                </w:r>
                <w:r w:rsidR="00A245B7">
                  <w:rPr>
                    <w:noProof/>
                    <w:webHidden/>
                  </w:rPr>
                  <w:fldChar w:fldCharType="begin"/>
                </w:r>
                <w:r w:rsidR="00A245B7">
                  <w:rPr>
                    <w:noProof/>
                    <w:webHidden/>
                  </w:rPr>
                  <w:instrText xml:space="preserve"> PAGEREF _Toc66478138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52D40C83" w14:textId="2E7B5A34" w:rsidR="00A245B7" w:rsidRDefault="008B61AF">
              <w:pPr>
                <w:pStyle w:val="Verzeichnis2"/>
                <w:rPr>
                  <w:rFonts w:asciiTheme="minorHAnsi" w:eastAsiaTheme="minorEastAsia" w:hAnsiTheme="minorHAnsi"/>
                  <w:noProof/>
                  <w:lang w:eastAsia="de-DE"/>
                </w:rPr>
              </w:pPr>
              <w:hyperlink w:anchor="_Toc66478139" w:history="1">
                <w:r w:rsidR="00A245B7" w:rsidRPr="00E74DAC">
                  <w:rPr>
                    <w:rStyle w:val="Hyperlink"/>
                    <w:noProof/>
                  </w:rPr>
                  <w:t>4.2</w:t>
                </w:r>
                <w:r w:rsidR="00A245B7">
                  <w:rPr>
                    <w:rFonts w:asciiTheme="minorHAnsi" w:eastAsiaTheme="minorEastAsia" w:hAnsiTheme="minorHAnsi"/>
                    <w:noProof/>
                    <w:lang w:eastAsia="de-DE"/>
                  </w:rPr>
                  <w:tab/>
                </w:r>
                <w:r w:rsidR="00A245B7" w:rsidRPr="00E74DAC">
                  <w:rPr>
                    <w:rStyle w:val="Hyperlink"/>
                    <w:noProof/>
                  </w:rPr>
                  <w:t>Installation</w:t>
                </w:r>
                <w:r w:rsidR="00A245B7">
                  <w:rPr>
                    <w:noProof/>
                    <w:webHidden/>
                  </w:rPr>
                  <w:tab/>
                </w:r>
                <w:r w:rsidR="00A245B7">
                  <w:rPr>
                    <w:noProof/>
                    <w:webHidden/>
                  </w:rPr>
                  <w:fldChar w:fldCharType="begin"/>
                </w:r>
                <w:r w:rsidR="00A245B7">
                  <w:rPr>
                    <w:noProof/>
                    <w:webHidden/>
                  </w:rPr>
                  <w:instrText xml:space="preserve"> PAGEREF _Toc66478139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2BF0EC09" w14:textId="510B99F2" w:rsidR="00A245B7" w:rsidRDefault="008B61AF">
              <w:pPr>
                <w:pStyle w:val="Verzeichnis2"/>
                <w:rPr>
                  <w:rFonts w:asciiTheme="minorHAnsi" w:eastAsiaTheme="minorEastAsia" w:hAnsiTheme="minorHAnsi"/>
                  <w:noProof/>
                  <w:lang w:eastAsia="de-DE"/>
                </w:rPr>
              </w:pPr>
              <w:hyperlink w:anchor="_Toc66478140" w:history="1">
                <w:r w:rsidR="00A245B7" w:rsidRPr="00E74DAC">
                  <w:rPr>
                    <w:rStyle w:val="Hyperlink"/>
                    <w:noProof/>
                  </w:rPr>
                  <w:t>4.3</w:t>
                </w:r>
                <w:r w:rsidR="00A245B7">
                  <w:rPr>
                    <w:rFonts w:asciiTheme="minorHAnsi" w:eastAsiaTheme="minorEastAsia" w:hAnsiTheme="minorHAnsi"/>
                    <w:noProof/>
                    <w:lang w:eastAsia="de-DE"/>
                  </w:rPr>
                  <w:tab/>
                </w:r>
                <w:r w:rsidR="00A245B7" w:rsidRPr="00E74DAC">
                  <w:rPr>
                    <w:rStyle w:val="Hyperlink"/>
                    <w:noProof/>
                  </w:rPr>
                  <w:t>Datensätze</w:t>
                </w:r>
                <w:r w:rsidR="00A245B7">
                  <w:rPr>
                    <w:noProof/>
                    <w:webHidden/>
                  </w:rPr>
                  <w:tab/>
                </w:r>
                <w:r w:rsidR="00A245B7">
                  <w:rPr>
                    <w:noProof/>
                    <w:webHidden/>
                  </w:rPr>
                  <w:fldChar w:fldCharType="begin"/>
                </w:r>
                <w:r w:rsidR="00A245B7">
                  <w:rPr>
                    <w:noProof/>
                    <w:webHidden/>
                  </w:rPr>
                  <w:instrText xml:space="preserve"> PAGEREF _Toc66478140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549BE511" w14:textId="1B369383" w:rsidR="00A245B7" w:rsidRDefault="008B61AF">
              <w:pPr>
                <w:pStyle w:val="Verzeichnis2"/>
                <w:rPr>
                  <w:rFonts w:asciiTheme="minorHAnsi" w:eastAsiaTheme="minorEastAsia" w:hAnsiTheme="minorHAnsi"/>
                  <w:noProof/>
                  <w:lang w:eastAsia="de-DE"/>
                </w:rPr>
              </w:pPr>
              <w:hyperlink w:anchor="_Toc66478141" w:history="1">
                <w:r w:rsidR="00A245B7" w:rsidRPr="00E74DAC">
                  <w:rPr>
                    <w:rStyle w:val="Hyperlink"/>
                    <w:noProof/>
                  </w:rPr>
                  <w:t>4.4</w:t>
                </w:r>
                <w:r w:rsidR="00A245B7">
                  <w:rPr>
                    <w:rFonts w:asciiTheme="minorHAnsi" w:eastAsiaTheme="minorEastAsia" w:hAnsiTheme="minorHAnsi"/>
                    <w:noProof/>
                    <w:lang w:eastAsia="de-DE"/>
                  </w:rPr>
                  <w:tab/>
                </w:r>
                <w:r w:rsidR="00A245B7" w:rsidRPr="00E74DAC">
                  <w:rPr>
                    <w:rStyle w:val="Hyperlink"/>
                    <w:noProof/>
                  </w:rPr>
                  <w:t>Statistische Parameter zur Bewertung</w:t>
                </w:r>
                <w:r w:rsidR="00A245B7">
                  <w:rPr>
                    <w:noProof/>
                    <w:webHidden/>
                  </w:rPr>
                  <w:tab/>
                </w:r>
                <w:r w:rsidR="00A245B7">
                  <w:rPr>
                    <w:noProof/>
                    <w:webHidden/>
                  </w:rPr>
                  <w:fldChar w:fldCharType="begin"/>
                </w:r>
                <w:r w:rsidR="00A245B7">
                  <w:rPr>
                    <w:noProof/>
                    <w:webHidden/>
                  </w:rPr>
                  <w:instrText xml:space="preserve"> PAGEREF _Toc66478141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7BAFA82C" w14:textId="695529F6" w:rsidR="00A245B7" w:rsidRDefault="008B61AF">
              <w:pPr>
                <w:pStyle w:val="Verzeichnis2"/>
                <w:rPr>
                  <w:rFonts w:asciiTheme="minorHAnsi" w:eastAsiaTheme="minorEastAsia" w:hAnsiTheme="minorHAnsi"/>
                  <w:noProof/>
                  <w:lang w:eastAsia="de-DE"/>
                </w:rPr>
              </w:pPr>
              <w:hyperlink w:anchor="_Toc66478142" w:history="1">
                <w:r w:rsidR="00A245B7" w:rsidRPr="00E74DAC">
                  <w:rPr>
                    <w:rStyle w:val="Hyperlink"/>
                    <w:noProof/>
                  </w:rPr>
                  <w:t>4.5</w:t>
                </w:r>
                <w:r w:rsidR="00A245B7">
                  <w:rPr>
                    <w:rFonts w:asciiTheme="minorHAnsi" w:eastAsiaTheme="minorEastAsia" w:hAnsiTheme="minorHAnsi"/>
                    <w:noProof/>
                    <w:lang w:eastAsia="de-DE"/>
                  </w:rPr>
                  <w:tab/>
                </w:r>
                <w:r w:rsidR="00A245B7" w:rsidRPr="00E74DAC">
                  <w:rPr>
                    <w:rStyle w:val="Hyperlink"/>
                    <w:noProof/>
                  </w:rPr>
                  <w:t>10-fache Kreuzvalidierung</w:t>
                </w:r>
                <w:r w:rsidR="00A245B7">
                  <w:rPr>
                    <w:noProof/>
                    <w:webHidden/>
                  </w:rPr>
                  <w:tab/>
                </w:r>
                <w:r w:rsidR="00A245B7">
                  <w:rPr>
                    <w:noProof/>
                    <w:webHidden/>
                  </w:rPr>
                  <w:fldChar w:fldCharType="begin"/>
                </w:r>
                <w:r w:rsidR="00A245B7">
                  <w:rPr>
                    <w:noProof/>
                    <w:webHidden/>
                  </w:rPr>
                  <w:instrText xml:space="preserve"> PAGEREF _Toc66478142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1CD38883" w14:textId="59DD9BC6" w:rsidR="00A245B7" w:rsidRDefault="008B61AF">
              <w:pPr>
                <w:pStyle w:val="Verzeichnis1"/>
                <w:rPr>
                  <w:rFonts w:asciiTheme="minorHAnsi" w:eastAsiaTheme="minorEastAsia" w:hAnsiTheme="minorHAnsi"/>
                  <w:noProof/>
                  <w:lang w:eastAsia="de-DE"/>
                </w:rPr>
              </w:pPr>
              <w:hyperlink w:anchor="_Toc66478143" w:history="1">
                <w:r w:rsidR="00A245B7" w:rsidRPr="00E74DAC">
                  <w:rPr>
                    <w:rStyle w:val="Hyperlink"/>
                    <w:noProof/>
                  </w:rPr>
                  <w:t>5</w:t>
                </w:r>
                <w:r w:rsidR="00A245B7">
                  <w:rPr>
                    <w:rFonts w:asciiTheme="minorHAnsi" w:eastAsiaTheme="minorEastAsia" w:hAnsiTheme="minorHAnsi"/>
                    <w:noProof/>
                    <w:lang w:eastAsia="de-DE"/>
                  </w:rPr>
                  <w:tab/>
                </w:r>
                <w:r w:rsidR="00A245B7" w:rsidRPr="00E74DAC">
                  <w:rPr>
                    <w:rStyle w:val="Hyperlink"/>
                    <w:noProof/>
                  </w:rPr>
                  <w:t>Ergebnisse</w:t>
                </w:r>
                <w:r w:rsidR="00A245B7">
                  <w:rPr>
                    <w:noProof/>
                    <w:webHidden/>
                  </w:rPr>
                  <w:tab/>
                </w:r>
                <w:r w:rsidR="00A245B7">
                  <w:rPr>
                    <w:noProof/>
                    <w:webHidden/>
                  </w:rPr>
                  <w:fldChar w:fldCharType="begin"/>
                </w:r>
                <w:r w:rsidR="00A245B7">
                  <w:rPr>
                    <w:noProof/>
                    <w:webHidden/>
                  </w:rPr>
                  <w:instrText xml:space="preserve"> PAGEREF _Toc66478143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7A28CC0C" w14:textId="1555F1C6" w:rsidR="00A245B7" w:rsidRDefault="008B61AF">
              <w:pPr>
                <w:pStyle w:val="Verzeichnis1"/>
                <w:rPr>
                  <w:rFonts w:asciiTheme="minorHAnsi" w:eastAsiaTheme="minorEastAsia" w:hAnsiTheme="minorHAnsi"/>
                  <w:noProof/>
                  <w:lang w:eastAsia="de-DE"/>
                </w:rPr>
              </w:pPr>
              <w:hyperlink w:anchor="_Toc66478144" w:history="1">
                <w:r w:rsidR="00A245B7" w:rsidRPr="00E74DAC">
                  <w:rPr>
                    <w:rStyle w:val="Hyperlink"/>
                    <w:noProof/>
                  </w:rPr>
                  <w:t>6</w:t>
                </w:r>
                <w:r w:rsidR="00A245B7">
                  <w:rPr>
                    <w:rFonts w:asciiTheme="minorHAnsi" w:eastAsiaTheme="minorEastAsia" w:hAnsiTheme="minorHAnsi"/>
                    <w:noProof/>
                    <w:lang w:eastAsia="de-DE"/>
                  </w:rPr>
                  <w:tab/>
                </w:r>
                <w:r w:rsidR="00A245B7" w:rsidRPr="00E74DAC">
                  <w:rPr>
                    <w:rStyle w:val="Hyperlink"/>
                    <w:noProof/>
                  </w:rPr>
                  <w:t>Diskussion und Ausblick</w:t>
                </w:r>
                <w:r w:rsidR="00A245B7">
                  <w:rPr>
                    <w:noProof/>
                    <w:webHidden/>
                  </w:rPr>
                  <w:tab/>
                </w:r>
                <w:r w:rsidR="00A245B7">
                  <w:rPr>
                    <w:noProof/>
                    <w:webHidden/>
                  </w:rPr>
                  <w:fldChar w:fldCharType="begin"/>
                </w:r>
                <w:r w:rsidR="00A245B7">
                  <w:rPr>
                    <w:noProof/>
                    <w:webHidden/>
                  </w:rPr>
                  <w:instrText xml:space="preserve"> PAGEREF _Toc66478144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0A28ECFC" w14:textId="76C19AC0" w:rsidR="00A245B7" w:rsidRDefault="008B61AF">
              <w:pPr>
                <w:pStyle w:val="Verzeichnis1"/>
                <w:rPr>
                  <w:rFonts w:asciiTheme="minorHAnsi" w:eastAsiaTheme="minorEastAsia" w:hAnsiTheme="minorHAnsi"/>
                  <w:noProof/>
                  <w:lang w:eastAsia="de-DE"/>
                </w:rPr>
              </w:pPr>
              <w:hyperlink w:anchor="_Toc66478145" w:history="1">
                <w:r w:rsidR="00A245B7" w:rsidRPr="00E74DAC">
                  <w:rPr>
                    <w:rStyle w:val="Hyperlink"/>
                    <w:noProof/>
                  </w:rPr>
                  <w:t>7</w:t>
                </w:r>
                <w:r w:rsidR="00A245B7">
                  <w:rPr>
                    <w:rFonts w:asciiTheme="minorHAnsi" w:eastAsiaTheme="minorEastAsia" w:hAnsiTheme="minorHAnsi"/>
                    <w:noProof/>
                    <w:lang w:eastAsia="de-DE"/>
                  </w:rPr>
                  <w:tab/>
                </w:r>
                <w:r w:rsidR="00A245B7" w:rsidRPr="00E74DAC">
                  <w:rPr>
                    <w:rStyle w:val="Hyperlink"/>
                    <w:noProof/>
                  </w:rPr>
                  <w:t>Zusammenfassung</w:t>
                </w:r>
                <w:r w:rsidR="00A245B7">
                  <w:rPr>
                    <w:noProof/>
                    <w:webHidden/>
                  </w:rPr>
                  <w:tab/>
                </w:r>
                <w:r w:rsidR="00A245B7">
                  <w:rPr>
                    <w:noProof/>
                    <w:webHidden/>
                  </w:rPr>
                  <w:fldChar w:fldCharType="begin"/>
                </w:r>
                <w:r w:rsidR="00A245B7">
                  <w:rPr>
                    <w:noProof/>
                    <w:webHidden/>
                  </w:rPr>
                  <w:instrText xml:space="preserve"> PAGEREF _Toc66478145 \h </w:instrText>
                </w:r>
                <w:r w:rsidR="00A245B7">
                  <w:rPr>
                    <w:noProof/>
                    <w:webHidden/>
                  </w:rPr>
                </w:r>
                <w:r w:rsidR="00A245B7">
                  <w:rPr>
                    <w:noProof/>
                    <w:webHidden/>
                  </w:rPr>
                  <w:fldChar w:fldCharType="separate"/>
                </w:r>
                <w:r w:rsidR="00A245B7">
                  <w:rPr>
                    <w:noProof/>
                    <w:webHidden/>
                  </w:rPr>
                  <w:t>19</w:t>
                </w:r>
                <w:r w:rsidR="00A245B7">
                  <w:rPr>
                    <w:noProof/>
                    <w:webHidden/>
                  </w:rPr>
                  <w:fldChar w:fldCharType="end"/>
                </w:r>
              </w:hyperlink>
            </w:p>
            <w:p w14:paraId="5F184681" w14:textId="4AB77BBE" w:rsidR="00A245B7" w:rsidRDefault="008B61AF">
              <w:pPr>
                <w:pStyle w:val="Verzeichnis1"/>
                <w:rPr>
                  <w:rFonts w:asciiTheme="minorHAnsi" w:eastAsiaTheme="minorEastAsia" w:hAnsiTheme="minorHAnsi"/>
                  <w:noProof/>
                  <w:lang w:eastAsia="de-DE"/>
                </w:rPr>
              </w:pPr>
              <w:hyperlink w:anchor="_Toc66478146" w:history="1">
                <w:r w:rsidR="00A245B7" w:rsidRPr="00E74DAC">
                  <w:rPr>
                    <w:rStyle w:val="Hyperlink"/>
                    <w:noProof/>
                  </w:rPr>
                  <w:t>8</w:t>
                </w:r>
                <w:r w:rsidR="00A245B7">
                  <w:rPr>
                    <w:rFonts w:asciiTheme="minorHAnsi" w:eastAsiaTheme="minorEastAsia" w:hAnsiTheme="minorHAnsi"/>
                    <w:noProof/>
                    <w:lang w:eastAsia="de-DE"/>
                  </w:rPr>
                  <w:tab/>
                </w:r>
                <w:r w:rsidR="00A245B7" w:rsidRPr="00E74DAC">
                  <w:rPr>
                    <w:rStyle w:val="Hyperlink"/>
                    <w:noProof/>
                  </w:rPr>
                  <w:t>Literaturverzeichnis</w:t>
                </w:r>
                <w:r w:rsidR="00A245B7">
                  <w:rPr>
                    <w:noProof/>
                    <w:webHidden/>
                  </w:rPr>
                  <w:tab/>
                </w:r>
                <w:r w:rsidR="00A245B7">
                  <w:rPr>
                    <w:noProof/>
                    <w:webHidden/>
                  </w:rPr>
                  <w:fldChar w:fldCharType="begin"/>
                </w:r>
                <w:r w:rsidR="00A245B7">
                  <w:rPr>
                    <w:noProof/>
                    <w:webHidden/>
                  </w:rPr>
                  <w:instrText xml:space="preserve"> PAGEREF _Toc66478146 \h </w:instrText>
                </w:r>
                <w:r w:rsidR="00A245B7">
                  <w:rPr>
                    <w:noProof/>
                    <w:webHidden/>
                  </w:rPr>
                </w:r>
                <w:r w:rsidR="00A245B7">
                  <w:rPr>
                    <w:noProof/>
                    <w:webHidden/>
                  </w:rPr>
                  <w:fldChar w:fldCharType="separate"/>
                </w:r>
                <w:r w:rsidR="00A245B7">
                  <w:rPr>
                    <w:noProof/>
                    <w:webHidden/>
                  </w:rPr>
                  <w:t>20</w:t>
                </w:r>
                <w:r w:rsidR="00A245B7">
                  <w:rPr>
                    <w:noProof/>
                    <w:webHidden/>
                  </w:rPr>
                  <w:fldChar w:fldCharType="end"/>
                </w:r>
              </w:hyperlink>
            </w:p>
            <w:p w14:paraId="07E9C6EB" w14:textId="41559D3A" w:rsidR="008A15C7" w:rsidRDefault="00FD6B19" w:rsidP="00FD6B19">
              <w:pPr>
                <w:pStyle w:val="Verzeichnis1"/>
              </w:pPr>
              <w:r>
                <w:fldChar w:fldCharType="end"/>
              </w:r>
            </w:p>
          </w:sdtContent>
        </w:sdt>
        <w:p w14:paraId="2C8A3F88" w14:textId="77777777" w:rsidR="00E01BF7" w:rsidRDefault="00E01BF7">
          <w:pPr>
            <w:spacing w:after="160" w:line="259" w:lineRule="auto"/>
            <w:jc w:val="left"/>
          </w:pPr>
        </w:p>
        <w:p w14:paraId="6BBC2D2C" w14:textId="77777777" w:rsidR="00E01BF7" w:rsidRDefault="00E01BF7">
          <w:pPr>
            <w:spacing w:after="160" w:line="259" w:lineRule="auto"/>
            <w:jc w:val="left"/>
          </w:pPr>
        </w:p>
        <w:p w14:paraId="1B730EDA" w14:textId="77777777" w:rsidR="00E01BF7" w:rsidRDefault="00E01BF7">
          <w:pPr>
            <w:spacing w:after="160" w:line="259" w:lineRule="auto"/>
            <w:jc w:val="left"/>
          </w:pPr>
        </w:p>
        <w:p w14:paraId="09CB2E8C" w14:textId="77777777" w:rsidR="00E01BF7" w:rsidRDefault="00E01BF7">
          <w:pPr>
            <w:spacing w:after="160" w:line="259" w:lineRule="auto"/>
            <w:jc w:val="left"/>
          </w:pPr>
        </w:p>
        <w:p w14:paraId="352E29B8" w14:textId="64A441C8" w:rsidR="00C826BB" w:rsidRPr="00C826BB" w:rsidRDefault="009B6439" w:rsidP="00E01BF7">
          <w:pPr>
            <w:spacing w:after="160" w:line="259" w:lineRule="auto"/>
            <w:jc w:val="left"/>
          </w:pPr>
          <w:r>
            <w:br w:type="page"/>
          </w:r>
          <w:bookmarkStart w:id="8" w:name="_Ref65792598"/>
        </w:p>
        <w:p w14:paraId="0202A68D" w14:textId="28831476" w:rsidR="00E01BF7" w:rsidRDefault="00E01BF7" w:rsidP="00E01BF7">
          <w:pPr>
            <w:pStyle w:val="berschrift1"/>
            <w:numPr>
              <w:ilvl w:val="0"/>
              <w:numId w:val="0"/>
            </w:numPr>
            <w:ind w:left="432"/>
          </w:pPr>
          <w:bookmarkStart w:id="9" w:name="_Toc66477588"/>
          <w:bookmarkStart w:id="10" w:name="_Toc66478122"/>
          <w:r w:rsidRPr="00E01BF7">
            <w:lastRenderedPageBreak/>
            <w:t>Abbildungsverzeichnis</w:t>
          </w:r>
          <w:bookmarkEnd w:id="9"/>
          <w:bookmarkEnd w:id="10"/>
        </w:p>
        <w:p w14:paraId="2F8E16B0"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338C596F" w14:textId="72723318" w:rsidR="00E01BF7" w:rsidRDefault="00E01BF7" w:rsidP="00E01BF7">
          <w:pPr>
            <w:pStyle w:val="berschrift1"/>
            <w:numPr>
              <w:ilvl w:val="0"/>
              <w:numId w:val="0"/>
            </w:numPr>
            <w:ind w:left="432"/>
          </w:pPr>
          <w:bookmarkStart w:id="11" w:name="_Toc66477589"/>
          <w:bookmarkStart w:id="12" w:name="_Toc66478123"/>
          <w:r w:rsidRPr="00E01BF7">
            <w:lastRenderedPageBreak/>
            <w:t>Tabellenverzeichnis</w:t>
          </w:r>
          <w:bookmarkEnd w:id="11"/>
          <w:bookmarkEnd w:id="12"/>
        </w:p>
        <w:p w14:paraId="00778652"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76004435" w14:textId="5EC480C1" w:rsidR="00C826BB" w:rsidRDefault="00E01BF7" w:rsidP="00E01BF7">
          <w:pPr>
            <w:pStyle w:val="berschrift1"/>
            <w:numPr>
              <w:ilvl w:val="0"/>
              <w:numId w:val="0"/>
            </w:numPr>
            <w:ind w:left="432"/>
          </w:pPr>
          <w:bookmarkStart w:id="13" w:name="_Toc66477590"/>
          <w:bookmarkStart w:id="14" w:name="_Toc66478124"/>
          <w:r w:rsidRPr="00E01BF7">
            <w:lastRenderedPageBreak/>
            <w:t>Abkürzungsverzeichnis</w:t>
          </w:r>
          <w:bookmarkEnd w:id="13"/>
          <w:bookmarkEnd w:id="14"/>
        </w:p>
        <w:p w14:paraId="7739BED4" w14:textId="77777777" w:rsidR="00FD6B19" w:rsidRDefault="00FD6B19">
          <w:pPr>
            <w:spacing w:after="160" w:line="259" w:lineRule="auto"/>
            <w:jc w:val="left"/>
          </w:pPr>
        </w:p>
        <w:p w14:paraId="710AFE9C" w14:textId="77777777" w:rsidR="00FD6B19" w:rsidRDefault="00A245B7">
          <w:pPr>
            <w:spacing w:after="160" w:line="259" w:lineRule="auto"/>
            <w:jc w:val="left"/>
          </w:pPr>
          <w:r>
            <w:t>Im Abkürzungsverzeichnis sind alle im Dokument verwendeten Abkürzungen mit Ihren Erklärungen</w:t>
          </w:r>
          <w:r>
            <w:rPr>
              <w:sz w:val="14"/>
              <w:szCs w:val="14"/>
            </w:rPr>
            <w:t xml:space="preserve">10 </w:t>
          </w:r>
          <w:r>
            <w:t xml:space="preserve">aufzulisten. Auf die im Duden als allgemeinverständlich angeführten Abkürzungen (wie "z. </w:t>
          </w:r>
          <w:r>
            <w:rPr>
              <w:rFonts w:cs="Times New Roman"/>
            </w:rPr>
            <w:t>B.</w:t>
          </w:r>
          <w:r>
            <w:t>", "usw.", "vgl." und Ähnliches) und Akronyme (zum Beispiel "USA") sollte im Abkürzungsverzeichnis verzichtet werden.</w:t>
          </w:r>
        </w:p>
        <w:p w14:paraId="083A8011" w14:textId="77777777" w:rsidR="00262AFB" w:rsidRDefault="00262AFB">
          <w:pPr>
            <w:spacing w:after="160" w:line="259" w:lineRule="auto"/>
            <w:jc w:val="left"/>
          </w:pPr>
          <w:r>
            <w:t>KI</w:t>
          </w:r>
        </w:p>
        <w:p w14:paraId="2D636F9B" w14:textId="20BBF3D9" w:rsidR="00262AFB" w:rsidRDefault="00FF72A5">
          <w:pPr>
            <w:spacing w:after="160" w:line="259" w:lineRule="auto"/>
            <w:jc w:val="left"/>
            <w:sectPr w:rsidR="00262AFB"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t>…</w:t>
          </w:r>
        </w:p>
        <w:p w14:paraId="0C9C707B" w14:textId="50C6CF01" w:rsidR="003F7F89" w:rsidRDefault="00AD268D" w:rsidP="003574C7">
          <w:pPr>
            <w:pStyle w:val="berschrift1"/>
          </w:pPr>
          <w:bookmarkStart w:id="15" w:name="_Toc66477591"/>
          <w:bookmarkStart w:id="16" w:name="_Toc66478125"/>
          <w:r w:rsidRPr="003574C7">
            <w:lastRenderedPageBreak/>
            <w:t>Einleitung</w:t>
          </w:r>
          <w:bookmarkEnd w:id="8"/>
          <w:bookmarkEnd w:id="15"/>
          <w:bookmarkEnd w:id="16"/>
        </w:p>
        <w:p w14:paraId="56ED9E76" w14:textId="2B3990F0" w:rsidR="00143246" w:rsidRPr="00143246" w:rsidRDefault="00143246" w:rsidP="00894299">
          <w:pPr>
            <w:rPr>
              <w:shd w:val="clear" w:color="auto" w:fill="FFFFFF"/>
            </w:rPr>
          </w:pPr>
          <w:commentRangeStart w:id="17"/>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17"/>
          <w:r w:rsidR="00A367D6">
            <w:rPr>
              <w:rStyle w:val="Kommentarzeichen"/>
            </w:rPr>
            <w:commentReference w:id="17"/>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18"/>
          <w:r w:rsidRPr="00143246">
            <w:rPr>
              <w:shd w:val="clear" w:color="auto" w:fill="FFFFFF"/>
            </w:rPr>
            <w:t>fahrenden Autos, der Wettervorhersage oder Spracherkennung zu tun?</w:t>
          </w:r>
        </w:p>
        <w:p w14:paraId="09F88B1D" w14:textId="77777777" w:rsidR="00A245B7"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18"/>
          <w:r w:rsidR="00A367D6">
            <w:rPr>
              <w:rStyle w:val="Kommentarzeichen"/>
            </w:rPr>
            <w:commentReference w:id="18"/>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19"/>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19"/>
          <w:r w:rsidR="00A367D6">
            <w:rPr>
              <w:rStyle w:val="Kommentarzeichen"/>
            </w:rPr>
            <w:commentReference w:id="19"/>
          </w:r>
          <w:proofErr w:type="spellStart"/>
          <w:proofErr w:type="gramStart"/>
          <w:r w:rsidR="006306DB">
            <w:rPr>
              <w:shd w:val="clear" w:color="auto" w:fill="FFFFFF"/>
            </w:rPr>
            <w:t>KI’s</w:t>
          </w:r>
          <w:proofErr w:type="spellEnd"/>
          <w:proofErr w:type="gram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proofErr w:type="gramStart"/>
          <w:r w:rsidR="00C20698">
            <w:rPr>
              <w:shd w:val="clear" w:color="auto" w:fill="FFFFFF"/>
            </w:rPr>
            <w:t>KI’s</w:t>
          </w:r>
          <w:proofErr w:type="spellEnd"/>
          <w:proofErr w:type="gram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proofErr w:type="gramStart"/>
          <w:r w:rsidR="005C4FB9">
            <w:rPr>
              <w:shd w:val="clear" w:color="auto" w:fill="FFFFFF"/>
            </w:rPr>
            <w:t>KI’s</w:t>
          </w:r>
          <w:proofErr w:type="spellEnd"/>
          <w:proofErr w:type="gram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6A65929C" w14:textId="6D6C789E" w:rsidR="003F7F89" w:rsidRPr="00C029FB" w:rsidRDefault="00C27F7E" w:rsidP="00B5470D">
          <w:pPr>
            <w:pStyle w:val="berschrift2"/>
          </w:pPr>
          <w:bookmarkStart w:id="20" w:name="_Toc66477592"/>
          <w:bookmarkStart w:id="21" w:name="_Toc66478126"/>
          <w:r w:rsidRPr="00C029FB">
            <w:t>Begriffe aus dem Feld der KI</w:t>
          </w:r>
          <w:bookmarkEnd w:id="20"/>
          <w:bookmarkEnd w:id="21"/>
        </w:p>
        <w:p w14:paraId="01658BBC" w14:textId="3E415707"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2" w:name="_Toc66477593"/>
          <w:bookmarkStart w:id="23" w:name="_Toc66478127"/>
          <w:commentRangeStart w:id="24"/>
          <w:r>
            <w:t>KI</w:t>
          </w:r>
          <w:commentRangeEnd w:id="24"/>
          <w:r>
            <w:rPr>
              <w:rStyle w:val="Kommentarzeichen"/>
              <w:rFonts w:ascii="Times New Roman" w:eastAsiaTheme="minorHAnsi" w:hAnsi="Times New Roman" w:cstheme="minorBidi"/>
            </w:rPr>
            <w:commentReference w:id="24"/>
          </w:r>
          <w:bookmarkEnd w:id="22"/>
          <w:bookmarkEnd w:id="23"/>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25"/>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25"/>
          <w:r w:rsidR="00D12F4D">
            <w:rPr>
              <w:rStyle w:val="Kommentarzeichen"/>
            </w:rPr>
            <w:commentReference w:id="25"/>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proofErr w:type="gramStart"/>
          <w:r w:rsidR="00BF7D57">
            <w:t>KI</w:t>
          </w:r>
          <w:r w:rsidR="00CE6190">
            <w:t>’s</w:t>
          </w:r>
          <w:proofErr w:type="spellEnd"/>
          <w:proofErr w:type="gram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w:t>
          </w:r>
          <w:proofErr w:type="spellStart"/>
          <w:proofErr w:type="gramStart"/>
          <w:r>
            <w:rPr>
              <w:shd w:val="clear" w:color="auto" w:fill="FFFFFF"/>
            </w:rPr>
            <w:t>KI’s</w:t>
          </w:r>
          <w:proofErr w:type="spellEnd"/>
          <w:proofErr w:type="gram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lastRenderedPageBreak/>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proofErr w:type="gramStart"/>
          <w:r w:rsidR="00C422DA">
            <w:rPr>
              <w:shd w:val="clear" w:color="auto" w:fill="FFFFFF"/>
            </w:rPr>
            <w:t>KI’s</w:t>
          </w:r>
          <w:proofErr w:type="spellEnd"/>
          <w:proofErr w:type="gram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26"/>
          <w:r w:rsidR="00C422DA">
            <w:rPr>
              <w:shd w:val="clear" w:color="auto" w:fill="FFFFFF"/>
            </w:rPr>
            <w:t xml:space="preserve">sogenannten </w:t>
          </w:r>
          <w:commentRangeEnd w:id="26"/>
          <w:r w:rsidR="00861241">
            <w:rPr>
              <w:rStyle w:val="Kommentarzeichen"/>
            </w:rPr>
            <w:commentReference w:id="26"/>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27"/>
          <w:r w:rsidR="003D59E7">
            <w:rPr>
              <w:shd w:val="clear" w:color="auto" w:fill="FFFFFF"/>
            </w:rPr>
            <w:t>Wenn-Dann</w:t>
          </w:r>
          <w:commentRangeEnd w:id="27"/>
          <w:r w:rsidR="005F576D">
            <w:rPr>
              <w:rStyle w:val="Kommentarzeichen"/>
            </w:rPr>
            <w:commentReference w:id="27"/>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6A0E1921" w:rsidR="009765CE" w:rsidRPr="009765CE" w:rsidRDefault="009765CE" w:rsidP="009765CE">
          <w:pPr>
            <w:pStyle w:val="Beschriftung"/>
            <w:jc w:val="both"/>
          </w:pPr>
          <w:bookmarkStart w:id="28" w:name="_Ref65165195"/>
          <w:r>
            <w:t xml:space="preserve">Abbildung </w:t>
          </w:r>
          <w:r>
            <w:fldChar w:fldCharType="begin"/>
          </w:r>
          <w:r>
            <w:instrText xml:space="preserve"> SEQ Abbildung \* ARABIC </w:instrText>
          </w:r>
          <w:r>
            <w:fldChar w:fldCharType="separate"/>
          </w:r>
          <w:r w:rsidR="00426A43">
            <w:rPr>
              <w:noProof/>
            </w:rPr>
            <w:t>1</w:t>
          </w:r>
          <w:r>
            <w:fldChar w:fldCharType="end"/>
          </w:r>
          <w:bookmarkEnd w:id="28"/>
          <w:r>
            <w:t>: Entwicklung der Publikationen im Bereich maschinelles Lernen für Deutschland (DE), Frankreich (FR), Großbritannien (UK), USA (US) und China (CN) sowie die restlichen EU-Staaten und übrige Länder</w:t>
          </w:r>
          <w:r>
            <w:br/>
          </w:r>
          <w:commentRangeStart w:id="29"/>
          <w:r>
            <w:t xml:space="preserve">Quelle: </w:t>
          </w:r>
          <w:proofErr w:type="spellStart"/>
          <w:r>
            <w:t>Frauenhofer</w:t>
          </w:r>
          <w:proofErr w:type="spellEnd"/>
          <w:r>
            <w:t xml:space="preserve">…. S. </w:t>
          </w:r>
          <w:commentRangeEnd w:id="29"/>
          <w:r w:rsidR="006E3D82">
            <w:rPr>
              <w:rStyle w:val="Kommentarzeichen"/>
              <w:iCs w:val="0"/>
            </w:rPr>
            <w:commentReference w:id="29"/>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30" w:name="_Toc66477594"/>
          <w:bookmarkStart w:id="31" w:name="_Toc66478128"/>
          <w:r>
            <w:rPr>
              <w:shd w:val="clear" w:color="auto" w:fill="FFFFFF"/>
            </w:rPr>
            <w:t>maschinelles Lernen</w:t>
          </w:r>
          <w:bookmarkEnd w:id="30"/>
          <w:bookmarkEnd w:id="31"/>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2819073A" w:rsidR="00A378F6" w:rsidRDefault="00D42E0A" w:rsidP="00D42E0A">
          <w:pPr>
            <w:pStyle w:val="Beschriftung"/>
          </w:pPr>
          <w:bookmarkStart w:id="32" w:name="_Ref65267911"/>
          <w:bookmarkStart w:id="33" w:name="_Ref65267907"/>
          <w:r>
            <w:t xml:space="preserve">Abbildung </w:t>
          </w:r>
          <w:r>
            <w:fldChar w:fldCharType="begin"/>
          </w:r>
          <w:r>
            <w:instrText xml:space="preserve"> SEQ Abbildung \* ARABIC </w:instrText>
          </w:r>
          <w:r>
            <w:fldChar w:fldCharType="separate"/>
          </w:r>
          <w:r w:rsidR="00426A43">
            <w:rPr>
              <w:noProof/>
            </w:rPr>
            <w:t>2</w:t>
          </w:r>
          <w:r>
            <w:fldChar w:fldCharType="end"/>
          </w:r>
          <w:bookmarkEnd w:id="32"/>
          <w:r>
            <w:t xml:space="preserve">: </w:t>
          </w:r>
          <w:r w:rsidRPr="00CE39E2">
            <w:t xml:space="preserve">Grundlegendes Prinzip des maschinellen Lernens; </w:t>
          </w:r>
          <w:commentRangeStart w:id="34"/>
          <w:proofErr w:type="spellStart"/>
          <w:r w:rsidRPr="00CE39E2">
            <w:t>icon</w:t>
          </w:r>
          <w:proofErr w:type="spellEnd"/>
          <w:r w:rsidRPr="00CE39E2">
            <w:t xml:space="preserve"> quelle</w:t>
          </w:r>
          <w:commentRangeEnd w:id="34"/>
          <w:r>
            <w:rPr>
              <w:rStyle w:val="Kommentarzeichen"/>
              <w:iCs w:val="0"/>
            </w:rPr>
            <w:commentReference w:id="34"/>
          </w:r>
          <w:bookmarkEnd w:id="33"/>
        </w:p>
        <w:p w14:paraId="7BA989ED" w14:textId="636BD0C1" w:rsidR="007E3A54" w:rsidRDefault="007E3A54" w:rsidP="00A378F6">
          <w:pPr>
            <w:pStyle w:val="Beschriftung"/>
          </w:pPr>
        </w:p>
        <w:p w14:paraId="5B57821F" w14:textId="5AAB551A" w:rsidR="00695CB1" w:rsidRDefault="00695CB1" w:rsidP="006E3D82"/>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15B17BD9" w:rsidR="001514DC" w:rsidRDefault="00D23708" w:rsidP="006E3D82">
          <w:r>
            <w:t xml:space="preserve">Ein viel zitiertes Beispiel ist der </w:t>
          </w:r>
          <w:bookmarkStart w:id="35" w:name="Antispamfilter"/>
          <w:r>
            <w:t xml:space="preserve">Einsatz in Antispamfiltern </w:t>
          </w:r>
          <w:bookmarkEnd w:id="35"/>
          <w:r>
            <w:t xml:space="preserve">für </w:t>
          </w:r>
          <w:r w:rsidR="00765799">
            <w:t>E-Mails</w:t>
          </w:r>
          <w:r w:rsidR="00C277B8">
            <w:t xml:space="preserve"> </w:t>
          </w:r>
          <w:r w:rsidR="00C277B8">
            <w:fldChar w:fldCharType="begin" w:fldLock="1"/>
          </w:r>
          <w:r w:rsidR="00336534">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9]","plainTextFormattedCitation":"[9]","previouslyFormattedCitation":"[9]"},"properties":{"noteIndex":0},"schema":"https://github.com/citation-style-language/schema/raw/master/csl-citation.json"}</w:instrText>
          </w:r>
          <w:r w:rsidR="00C277B8">
            <w:fldChar w:fldCharType="separate"/>
          </w:r>
          <w:r w:rsidR="00C277B8" w:rsidRPr="00C277B8">
            <w:rPr>
              <w:noProof/>
            </w:rPr>
            <w:t>[9]</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6" w:name="Datenerfassung"/>
          <w:r w:rsidRPr="00B94BD8">
            <w:rPr>
              <w:b/>
              <w:bCs/>
            </w:rPr>
            <w:t>Datenerfassung</w:t>
          </w:r>
          <w:bookmarkEnd w:id="36"/>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43087A18"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055D5B8F"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w:t>
          </w:r>
          <w:r w:rsidR="00E24457">
            <w:lastRenderedPageBreak/>
            <w:t>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37"/>
          <w:r w:rsidR="00285725" w:rsidRPr="00402F59">
            <w:rPr>
              <w:i/>
              <w:iCs/>
            </w:rPr>
            <w:t xml:space="preserve"> </w:t>
          </w:r>
          <w:r w:rsidR="00285725">
            <w:t>und neuronale Netze</w:t>
          </w:r>
          <w:r w:rsidR="00680554">
            <w:t>.</w:t>
          </w:r>
          <w:commentRangeEnd w:id="37"/>
          <w:r w:rsidR="00284003">
            <w:rPr>
              <w:rStyle w:val="Kommentarzeichen"/>
            </w:rPr>
            <w:commentReference w:id="37"/>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471D60F3" w:rsidR="00A93AEE" w:rsidRDefault="00EA50F3" w:rsidP="00EA50F3">
          <w:pPr>
            <w:pStyle w:val="Beschriftung"/>
          </w:pPr>
          <w:bookmarkStart w:id="38" w:name="_Ref65268534"/>
          <w:r>
            <w:t xml:space="preserve">Abbildung </w:t>
          </w:r>
          <w:r>
            <w:fldChar w:fldCharType="begin"/>
          </w:r>
          <w:r>
            <w:instrText xml:space="preserve"> SEQ Abbildung \* ARABIC </w:instrText>
          </w:r>
          <w:r>
            <w:fldChar w:fldCharType="separate"/>
          </w:r>
          <w:r w:rsidR="00426A43">
            <w:rPr>
              <w:noProof/>
            </w:rPr>
            <w:t>3</w:t>
          </w:r>
          <w:r>
            <w:fldChar w:fldCharType="end"/>
          </w:r>
          <w:bookmarkEnd w:id="38"/>
          <w:r>
            <w:t xml:space="preserve">: </w:t>
          </w:r>
          <w:r w:rsidRPr="00801F7B">
            <w:t xml:space="preserve">Übersicht über verschiedene </w:t>
          </w:r>
          <w:bookmarkStart w:id="39" w:name="_Hlk66406795"/>
          <w:r w:rsidRPr="00801F7B">
            <w:t xml:space="preserve">Modelle </w:t>
          </w:r>
          <w:bookmarkEnd w:id="39"/>
          <w:r w:rsidRPr="00801F7B">
            <w:t xml:space="preserve">des maschinellen Lernens. Die für diese Arbeit relevanten Modelle sind in orangener Farbe dargestellt. </w:t>
          </w:r>
          <w:proofErr w:type="gramStart"/>
          <w:r w:rsidRPr="00801F7B">
            <w:t>Quelle(</w:t>
          </w:r>
          <w:proofErr w:type="gramEnd"/>
          <w:r w:rsidR="002270FD">
            <w:t>selber gemacht</w:t>
          </w:r>
          <w:r w:rsidR="005A4D7F">
            <w:t xml:space="preserve">, </w:t>
          </w:r>
          <w:proofErr w:type="spellStart"/>
          <w:r w:rsidR="005A4D7F">
            <w:t>vorlage</w:t>
          </w:r>
          <w:proofErr w:type="spellEnd"/>
          <w:r w:rsidR="005A4D7F">
            <w:t xml:space="preserve"> aus dem Paper</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77A83398" w:rsidR="00C549F4" w:rsidRPr="00180474" w:rsidRDefault="00C549F4" w:rsidP="00180474">
          <w:pPr>
            <w:pStyle w:val="Beschriftung"/>
          </w:pPr>
          <w:bookmarkStart w:id="40" w:name="_Ref65188375"/>
          <w:r w:rsidRPr="00180474">
            <w:t xml:space="preserve">Abbildung </w:t>
          </w:r>
          <w:r w:rsidRPr="00180474">
            <w:fldChar w:fldCharType="begin"/>
          </w:r>
          <w:r w:rsidRPr="00180474">
            <w:instrText xml:space="preserve"> SEQ Abbildung \* ARABIC </w:instrText>
          </w:r>
          <w:r w:rsidRPr="00180474">
            <w:fldChar w:fldCharType="separate"/>
          </w:r>
          <w:r w:rsidR="00426A43">
            <w:rPr>
              <w:noProof/>
            </w:rPr>
            <w:t>4</w:t>
          </w:r>
          <w:r w:rsidRPr="00180474">
            <w:fldChar w:fldCharType="end"/>
          </w:r>
          <w:bookmarkEnd w:id="40"/>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41"/>
          <w:r w:rsidR="0071140B" w:rsidRPr="00180474">
            <w:t xml:space="preserve">Quelle: XXXXXXXXXXXXXXX </w:t>
          </w:r>
          <w:commentRangeEnd w:id="41"/>
          <w:r w:rsidR="0071140B" w:rsidRPr="00180474">
            <w:rPr>
              <w:rStyle w:val="Kommentarzeichen"/>
              <w:sz w:val="20"/>
              <w:szCs w:val="18"/>
            </w:rPr>
            <w:commentReference w:id="41"/>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21E2AC56"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 xml:space="preserve">Statistische </w:t>
          </w:r>
          <w:proofErr w:type="spellStart"/>
          <w:r w:rsidR="00247456">
            <w:t>parameter</w:t>
          </w:r>
          <w:proofErr w:type="spellEnd"/>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42"/>
          <w:r w:rsidR="008D42AB">
            <w:t>Testdatensatz</w:t>
          </w:r>
          <w:commentRangeEnd w:id="42"/>
          <w:r w:rsidR="008D42AB">
            <w:rPr>
              <w:rStyle w:val="Kommentarzeichen"/>
            </w:rPr>
            <w:commentReference w:id="42"/>
          </w:r>
          <w:r w:rsidR="008D42AB">
            <w:t xml:space="preserve">, </w:t>
          </w:r>
          <w:commentRangeStart w:id="43"/>
          <w:r w:rsidR="008D42AB">
            <w:t>dem</w:t>
          </w:r>
          <w:r w:rsidR="00354FAC">
            <w:t xml:space="preserve"> Trainingsdatensatz vorenthalten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w:t>
          </w:r>
          <w:commentRangeEnd w:id="43"/>
          <w:r w:rsidR="003710E7">
            <w:rPr>
              <w:rStyle w:val="Kommentarzeichen"/>
            </w:rPr>
            <w:commentReference w:id="43"/>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t>)</w:t>
          </w:r>
          <w:r w:rsidR="003315DA">
            <w:t>.</w:t>
          </w:r>
        </w:p>
        <w:p w14:paraId="4C77F638" w14:textId="77777777" w:rsidR="00D17F83" w:rsidRDefault="004911A7" w:rsidP="00957CD4">
          <w:pPr>
            <w:jc w:val="left"/>
          </w:pPr>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957CD4">
          <w:r>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58353234" w:rsidR="00200B07" w:rsidRDefault="005C75AB" w:rsidP="00957CD4">
          <w:pPr>
            <w:pStyle w:val="berschrift4"/>
          </w:pPr>
          <w:bookmarkStart w:id="44" w:name="_Hlk65412260"/>
          <w:r>
            <w:lastRenderedPageBreak/>
            <w:t>Kern</w:t>
          </w:r>
          <w:r w:rsidR="00F26AAE">
            <w:t>-Methoden</w:t>
          </w:r>
        </w:p>
        <w:bookmarkEnd w:id="44"/>
        <w:p w14:paraId="216E34B2" w14:textId="212E902C" w:rsidR="00BB1E45" w:rsidRDefault="00BB1E45" w:rsidP="00957CD4">
          <w:r>
            <w:t>Mithilfe von Kern</w:t>
          </w:r>
          <w:r>
            <w:noBreakHyphen/>
            <w:t xml:space="preserve">Methoden (engl. </w:t>
          </w:r>
          <w:proofErr w:type="spellStart"/>
          <w:r w:rsidR="007505FF">
            <w:t>k</w:t>
          </w:r>
          <w:r>
            <w:t>ernel</w:t>
          </w:r>
          <w:r>
            <w:noBreakHyphen/>
          </w:r>
          <w:r w:rsidR="007505FF">
            <w:t>m</w:t>
          </w:r>
          <w:r>
            <w:t>ethods</w:t>
          </w:r>
          <w:proofErr w:type="spellEnd"/>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2875C32" w:rsidR="00BB1E45" w:rsidRDefault="00BB1E45" w:rsidP="00957CD4">
          <w:r>
            <w:t xml:space="preserve">Bei einer </w:t>
          </w:r>
          <w:bookmarkStart w:id="45" w:name="lineare_Klassifizierung"/>
          <w:r w:rsidRPr="00673EDB">
            <w:rPr>
              <w:b/>
              <w:bCs/>
            </w:rPr>
            <w:t>lineare</w:t>
          </w:r>
          <w:r>
            <w:rPr>
              <w:b/>
              <w:bCs/>
            </w:rPr>
            <w:t>n</w:t>
          </w:r>
          <w:r w:rsidRPr="00673EDB">
            <w:rPr>
              <w:b/>
              <w:bCs/>
            </w:rPr>
            <w:t xml:space="preserve"> Klassifizierung</w:t>
          </w:r>
          <w:r>
            <w:rPr>
              <w:b/>
              <w:bCs/>
            </w:rPr>
            <w:t xml:space="preserve"> </w:t>
          </w:r>
          <w:bookmarkEnd w:id="45"/>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engl.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t>)</w:t>
          </w:r>
          <w:r w:rsidR="00E07EB5">
            <w:t xml:space="preserve"> </w:t>
          </w:r>
          <w:r w:rsidR="00336534">
            <w:fldChar w:fldCharType="begin" w:fldLock="1"/>
          </w:r>
          <w:r w:rsidR="00336534">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6534">
            <w:fldChar w:fldCharType="separate"/>
          </w:r>
          <w:r w:rsidR="00336534" w:rsidRPr="00336534">
            <w:rPr>
              <w:noProof/>
            </w:rPr>
            <w:t>[11]</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E05551">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2]","plainTextFormattedCitation":"[12]","previouslyFormattedCitation":"[12]"},"properties":{"noteIndex":0},"schema":"https://github.com/citation-style-language/schema/raw/master/csl-citation.json"}</w:instrText>
          </w:r>
          <w:r w:rsidR="0079773C">
            <w:fldChar w:fldCharType="separate"/>
          </w:r>
          <w:r w:rsidR="0079773C" w:rsidRPr="0079773C">
            <w:rPr>
              <w:noProof/>
            </w:rPr>
            <w:t>[12]</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commentRangeStart w:id="46"/>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commentRangeEnd w:id="46"/>
          <w:r w:rsidR="00AF5C99">
            <w:rPr>
              <w:rStyle w:val="Kommentarzeichen"/>
            </w:rPr>
            <w:commentReference w:id="46"/>
          </w:r>
        </w:p>
        <w:p w14:paraId="37FA5FE7" w14:textId="0D63FBA5" w:rsidR="00BB1E45" w:rsidRDefault="00BB1E45" w:rsidP="00BB1E45">
          <w:pPr>
            <w:pStyle w:val="Beschriftung"/>
          </w:pPr>
          <w:bookmarkStart w:id="47" w:name="_Ref65539220"/>
          <w:r>
            <w:t xml:space="preserve">Abbildung </w:t>
          </w:r>
          <w:r>
            <w:fldChar w:fldCharType="begin"/>
          </w:r>
          <w:r>
            <w:instrText xml:space="preserve"> SEQ Abbildung \* ARABIC </w:instrText>
          </w:r>
          <w:r>
            <w:fldChar w:fldCharType="separate"/>
          </w:r>
          <w:r w:rsidR="00426A43">
            <w:rPr>
              <w:noProof/>
            </w:rPr>
            <w:t>5</w:t>
          </w:r>
          <w:r>
            <w:fldChar w:fldCharType="end"/>
          </w:r>
          <w:bookmarkEnd w:id="47"/>
          <w:r>
            <w:t xml:space="preserve">: </w:t>
          </w:r>
          <w:r w:rsidR="000A66AF">
            <w:t>L</w:t>
          </w:r>
          <w:r w:rsidR="00AF5C99">
            <w:t>inear</w:t>
          </w:r>
          <w:r w:rsidR="004C62A0">
            <w:t>e</w:t>
          </w:r>
          <w:r w:rsidR="00AF5C99">
            <w:t xml:space="preserve"> Klassifizierung</w:t>
          </w:r>
          <w:r w:rsidR="008B7781">
            <w:t xml:space="preserve"> eines Datensatzes mit </w:t>
          </w:r>
          <w:r w:rsidR="000A66AF">
            <w:t>zwei</w:t>
          </w:r>
          <w:r w:rsidR="008B7781">
            <w:t xml:space="preserve"> </w:t>
          </w:r>
          <w:r w:rsidR="006A45BE">
            <w:t>Eigenschaften pro Datenpunkt</w:t>
          </w:r>
          <w:r w:rsidR="000A66AF">
            <w:t>.</w:t>
          </w:r>
          <w:r w:rsidR="00AF5C99">
            <w:t xml:space="preserve"> </w:t>
          </w:r>
          <w:commentRangeStart w:id="48"/>
          <w:r w:rsidR="00AF5C99">
            <w:t xml:space="preserve">Variablen beschreiben noch  </w:t>
          </w:r>
          <w:commentRangeEnd w:id="48"/>
          <w:r w:rsidR="00AF5C99">
            <w:rPr>
              <w:rStyle w:val="Kommentarzeichen"/>
              <w:iCs w:val="0"/>
            </w:rPr>
            <w:commentReference w:id="48"/>
          </w:r>
        </w:p>
        <w:p w14:paraId="5A446602" w14:textId="7CE670DE"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 xml:space="preserve">. </w:t>
          </w:r>
          <w:r w:rsidR="00F937FD">
            <w:rPr>
              <w:rFonts w:eastAsiaTheme="minorEastAsia"/>
            </w:rPr>
            <w:t xml:space="preserve"> </w:t>
          </w:r>
          <w:r w:rsidR="00F05871">
            <w:rPr>
              <w:rFonts w:eastAsiaTheme="minorEastAsia"/>
            </w:rPr>
            <w:t xml:space="preserve"> </w:t>
          </w:r>
          <w:r w:rsidR="004C33FD" w:rsidRPr="00F937FD">
            <w:t xml:space="preserve">  </w:t>
          </w:r>
          <w:r w:rsidR="001027DB">
            <w:t xml:space="preserve">  </w:t>
          </w:r>
          <w:r w:rsidR="00601E0F">
            <w:t xml:space="preserve"> </w:t>
          </w:r>
          <w:r>
            <w:t xml:space="preserve">   </w:t>
          </w:r>
        </w:p>
        <w:p w14:paraId="16057ABB" w14:textId="471953DE" w:rsidR="005D12BC" w:rsidRDefault="00116CFE" w:rsidP="00957CD4">
          <w:r>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w:t>
          </w:r>
          <w:r w:rsidR="00A60C66">
            <w:lastRenderedPageBreak/>
            <w:t xml:space="preserve">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m:rPr>
                <m:sty m:val="p"/>
              </m:rPr>
              <w:rPr>
                <w:rFonts w:ascii="Cambria Math" w:hAnsi="Cambria Math"/>
              </w:rPr>
              <m:t>n</m:t>
            </m:r>
          </m:oMath>
          <w:r w:rsidR="005D12BC">
            <w:noBreakHyphen/>
            <w:t>ten Dimension</w:t>
          </w:r>
          <w:r w:rsidR="00602413">
            <w:t xml:space="preserve"> hat die Hyperebene genau </w:t>
          </w:r>
          <m:oMath>
            <m:r>
              <m:rPr>
                <m:sty m:val="p"/>
              </m:rPr>
              <w:rPr>
                <w:rFonts w:ascii="Cambria Math" w:hAnsi="Cambria Math"/>
              </w:rPr>
              <m:t xml:space="preserve">n-1 </m:t>
            </m:r>
          </m:oMath>
          <w:r w:rsidR="00602413">
            <w:t>Dimensionen.</w:t>
          </w:r>
        </w:p>
        <w:p w14:paraId="766A42F6" w14:textId="6179D38D" w:rsidR="003F6111" w:rsidRDefault="001867EB" w:rsidP="00957CD4">
          <w:r>
            <w:t>Oftmals sind die Datenpunkte eines Datensatzes 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lineare K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proofErr w:type="spellStart"/>
          <w:r w:rsidR="00980B34">
            <w:t>rechenlastig</w:t>
          </w:r>
          <w:proofErr w:type="spellEnd"/>
          <w:r w:rsidR="00980B34">
            <w:t xml:space="preserve"> ist</w:t>
          </w:r>
          <w:r w:rsidR="0033406D">
            <w:t xml:space="preserve"> </w:t>
          </w:r>
          <w:r w:rsidR="0033406D">
            <w:fldChar w:fldCharType="begin" w:fldLock="1"/>
          </w:r>
          <w:r w:rsidR="00543733">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406D">
            <w:fldChar w:fldCharType="separate"/>
          </w:r>
          <w:r w:rsidR="0033406D" w:rsidRPr="0033406D">
            <w:rPr>
              <w:noProof/>
            </w:rPr>
            <w:t>[11]</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 </w:t>
          </w:r>
          <w:r w:rsidR="00BF1E81">
            <w:t>berechnen kann</w:t>
          </w:r>
          <w:r w:rsidR="00DB7168">
            <w:t xml:space="preserve"> </w:t>
          </w:r>
          <w:r w:rsidR="00DB7168">
            <w:fldChar w:fldCharType="begin" w:fldLock="1"/>
          </w:r>
          <w:r w:rsidR="0033406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3]","plainTextFormattedCitation":"[13]","previouslyFormattedCitation":"[13]"},"properties":{"noteIndex":0},"schema":"https://github.com/citation-style-language/schema/raw/master/csl-citation.json"}</w:instrText>
          </w:r>
          <w:r w:rsidR="00DB7168">
            <w:fldChar w:fldCharType="separate"/>
          </w:r>
          <w:r w:rsidR="00DB7168" w:rsidRPr="00DB7168">
            <w:rPr>
              <w:noProof/>
            </w:rPr>
            <w:t>[13]</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6A5B8AFF" w:rsidR="00BB1E45" w:rsidRPr="00673EDB" w:rsidRDefault="000B2AA1" w:rsidP="000B2AA1">
          <w:pPr>
            <w:pStyle w:val="Beschriftung"/>
          </w:pPr>
          <w:bookmarkStart w:id="49" w:name="_Ref65556725"/>
          <w:r>
            <w:t xml:space="preserve">Abbildung </w:t>
          </w:r>
          <w:r>
            <w:fldChar w:fldCharType="begin"/>
          </w:r>
          <w:r>
            <w:instrText xml:space="preserve"> SEQ Abbildung \* ARABIC </w:instrText>
          </w:r>
          <w:r>
            <w:fldChar w:fldCharType="separate"/>
          </w:r>
          <w:r w:rsidR="00426A43">
            <w:rPr>
              <w:noProof/>
            </w:rPr>
            <w:t>6</w:t>
          </w:r>
          <w:r>
            <w:fldChar w:fldCharType="end"/>
          </w:r>
          <w:bookmarkEnd w:id="49"/>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r w:rsidRPr="00041D6B">
            <w:t>Neuronale</w:t>
          </w:r>
          <w:r>
            <w:t xml:space="preserve"> Netze</w:t>
          </w:r>
          <w:r w:rsidRPr="00200466">
            <w:t xml:space="preserve"> </w:t>
          </w:r>
        </w:p>
        <w:p w14:paraId="26381C0D" w14:textId="40E09571"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können</w:t>
          </w:r>
          <w:r w:rsidR="005371B8">
            <w:t xml:space="preserve"> </w:t>
          </w:r>
          <w:r w:rsidR="005371B8">
            <w:fldChar w:fldCharType="begin" w:fldLock="1"/>
          </w:r>
          <w:r w:rsidR="00412DD8">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4]","plainTextFormattedCitation":"[14]","previouslyFormattedCitation":"[14]"},"properties":{"noteIndex":0},"schema":"https://github.com/citation-style-language/schema/raw/master/csl-citation.json"}</w:instrText>
          </w:r>
          <w:r w:rsidR="005371B8">
            <w:fldChar w:fldCharType="separate"/>
          </w:r>
          <w:r w:rsidR="005371B8" w:rsidRPr="005371B8">
            <w:rPr>
              <w:noProof/>
            </w:rPr>
            <w:t>[14]</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w:t>
          </w:r>
          <w:r w:rsidR="009B2CA4">
            <w:lastRenderedPageBreak/>
            <w:t>dem Zellkörper verarbeiten und über die Axone ein resultierendes Signal an andere Neurone weiterleiten.</w:t>
          </w:r>
          <w:r w:rsidR="000665AE">
            <w:t xml:space="preserve"> </w:t>
          </w:r>
          <w:r w:rsidR="00EC2A5E">
            <w:t>Im Meschen</w:t>
          </w:r>
          <w:r w:rsidR="000665AE">
            <w:t xml:space="preserve"> existiert</w:t>
          </w:r>
          <w:r w:rsidR="000C6078">
            <w:t xml:space="preserve"> so</w:t>
          </w:r>
          <w:r w:rsidR="000665AE">
            <w:t xml:space="preserve"> ein riesiges Netz aus Neuronen und Synapsen.  </w:t>
          </w:r>
        </w:p>
        <w:p w14:paraId="5CE60817" w14:textId="430269FB"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B018E6">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5]","plainTextFormattedCitation":"[15]","previouslyFormattedCitation":"[15]"},"properties":{"noteIndex":0},"schema":"https://github.com/citation-style-language/schema/raw/master/csl-citation.json"}</w:instrText>
          </w:r>
          <w:r w:rsidR="00301204">
            <w:fldChar w:fldCharType="separate"/>
          </w:r>
          <w:r w:rsidR="00301204" w:rsidRPr="00301204">
            <w:rPr>
              <w:noProof/>
            </w:rPr>
            <w:t>[15]</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50"/>
          <w:r w:rsidR="00C27201">
            <w:t xml:space="preserve">Die Eingabe und Ausgabe </w:t>
          </w:r>
          <w:r w:rsidR="00AF1D0E">
            <w:t>sind</w:t>
          </w:r>
          <w:r w:rsidR="00C27201">
            <w:t xml:space="preserve"> stets binär</w:t>
          </w:r>
          <w:commentRangeEnd w:id="50"/>
          <w:r w:rsidR="00AF1D0E">
            <w:rPr>
              <w:rStyle w:val="Kommentarzeichen"/>
            </w:rPr>
            <w:commentReference w:id="50"/>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7276276F" w:rsidR="00CD569C" w:rsidRDefault="00781A4B" w:rsidP="00D9349C">
          <w:r>
            <w:t xml:space="preserve">1958 veröffentlichte Frank Rosenblatt </w:t>
          </w:r>
          <w:r w:rsidR="00B018E6">
            <w:t xml:space="preserve">das Modell des Perzeptrons </w:t>
          </w:r>
          <w:r w:rsidR="00B018E6">
            <w:fldChar w:fldCharType="begin" w:fldLock="1"/>
          </w:r>
          <w:r w:rsidR="0074606B">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6]","plainTextFormattedCitation":"[16]","previouslyFormattedCitation":"[16]"},"properties":{"noteIndex":0},"schema":"https://github.com/citation-style-language/schema/raw/master/csl-citation.json"}</w:instrText>
          </w:r>
          <w:r w:rsidR="00B018E6">
            <w:fldChar w:fldCharType="separate"/>
          </w:r>
          <w:r w:rsidR="00B018E6" w:rsidRPr="00B018E6">
            <w:rPr>
              <w:noProof/>
            </w:rPr>
            <w:t>[16]</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51" w:name="einlagigesPerzeptron"/>
          <w:r w:rsidR="00F0617C">
            <w:rPr>
              <w:i/>
              <w:iCs/>
            </w:rPr>
            <w:t>e</w:t>
          </w:r>
          <w:r w:rsidR="00F0617C" w:rsidRPr="00F0617C">
            <w:rPr>
              <w:i/>
              <w:iCs/>
            </w:rPr>
            <w:t>inlagiges Perzeptron</w:t>
          </w:r>
          <w:bookmarkEnd w:id="51"/>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r w:rsidR="002679F1">
            <w:t xml:space="preserve">  </w:t>
          </w:r>
          <w:r w:rsidR="00A90911">
            <w:t xml:space="preserve">  </w:t>
          </w:r>
          <w:r w:rsidR="006C7814">
            <w:t xml:space="preserve"> </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56E9BCB8" w:rsidR="00267F72" w:rsidRDefault="002679F1" w:rsidP="007B0AB5">
          <w:pPr>
            <w:pStyle w:val="Beschriftung"/>
          </w:pPr>
          <w:bookmarkStart w:id="52" w:name="_Ref65633987"/>
          <w:r w:rsidRPr="00267F72">
            <w:t xml:space="preserve">Abbildung </w:t>
          </w:r>
          <w:r w:rsidRPr="00267F72">
            <w:fldChar w:fldCharType="begin"/>
          </w:r>
          <w:r w:rsidRPr="00267F72">
            <w:instrText xml:space="preserve"> SEQ Abbildung \* ARABIC </w:instrText>
          </w:r>
          <w:r w:rsidRPr="00267F72">
            <w:fldChar w:fldCharType="separate"/>
          </w:r>
          <w:r w:rsidR="00426A43">
            <w:rPr>
              <w:noProof/>
            </w:rPr>
            <w:t>7</w:t>
          </w:r>
          <w:r w:rsidRPr="00267F72">
            <w:fldChar w:fldCharType="end"/>
          </w:r>
          <w:bookmarkEnd w:id="52"/>
          <w:r w:rsidRPr="00267F72">
            <w:t xml:space="preserve">: </w:t>
          </w:r>
          <w:r w:rsidR="002C4554">
            <w:t>E</w:t>
          </w:r>
          <w:r w:rsidRPr="00267F72">
            <w:t>inlagiges Perzeptron.</w:t>
          </w:r>
          <w:r w:rsidR="00AE4CD7">
            <w:t xml:space="preserve"> </w:t>
          </w:r>
          <w:r w:rsidR="008C451F" w:rsidRPr="004A29E5">
            <w:rPr>
              <w:highlight w:val="yellow"/>
            </w:rPr>
            <w:t>(</w:t>
          </w:r>
          <w:r w:rsidR="00551EC8" w:rsidRPr="004A29E5">
            <w:rPr>
              <w:highlight w:val="yellow"/>
            </w:rPr>
            <w:t>selbst</w:t>
          </w:r>
          <w:r w:rsidR="008C451F" w:rsidRPr="004A29E5">
            <w:rPr>
              <w:highlight w:val="yellow"/>
            </w:rPr>
            <w:t xml:space="preserve"> gemacht)</w:t>
          </w:r>
        </w:p>
        <w:p w14:paraId="3C753C60" w14:textId="77777777" w:rsidR="007B0AB5" w:rsidRPr="007B0AB5" w:rsidRDefault="007B0AB5" w:rsidP="007B0AB5"/>
        <w:p w14:paraId="5EABE8F7" w14:textId="45232E38"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53" w:name="bias"/>
          <w:r w:rsidR="00D10C9E">
            <w:rPr>
              <w:rFonts w:eastAsiaTheme="minorEastAsia"/>
            </w:rPr>
            <w:t xml:space="preserve">Bias </w:t>
          </w:r>
          <w:bookmarkEnd w:id="53"/>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907E68">
            <w:rPr>
              <w:rFonts w:eastAsiaTheme="minorEastAsia"/>
            </w:rPr>
            <w:t>Schwellenwert</w:t>
          </w:r>
          <w:r w:rsidR="00AE4CD7">
            <w:rPr>
              <w:rFonts w:eastAsiaTheme="minorEastAsia"/>
            </w:rPr>
            <w:t xml:space="preserve"> an</w:t>
          </w:r>
          <w:r w:rsidR="00907E68">
            <w:rPr>
              <w:rFonts w:eastAsiaTheme="minorEastAsia"/>
            </w:rPr>
            <w:t xml:space="preserve">, ab dem das Perzeptron feuern soll.  </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1A303C5C" w:rsidR="00247A63" w:rsidRDefault="00247A63" w:rsidP="00FA6C6D">
                <w:pPr>
                  <w:rPr>
                    <w:rFonts w:eastAsiaTheme="minorEastAsia"/>
                  </w:rPr>
                </w:pPr>
                <w:bookmarkStart w:id="54" w:name="_Ref65720980"/>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bookmarkEnd w:id="54"/>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670EB066" w:rsidR="00FC513D" w:rsidRDefault="00FC513D" w:rsidP="00FA6C6D">
                <w:pPr>
                  <w:rPr>
                    <w:rFonts w:eastAsiaTheme="minorEastAsia"/>
                  </w:rPr>
                </w:pPr>
                <w:bookmarkStart w:id="55" w:name="_Ref65721234"/>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rPr>
                    <w:rFonts w:eastAsiaTheme="minorEastAsia"/>
                  </w:rPr>
                  <w:t>)</w:t>
                </w:r>
                <w:bookmarkEnd w:id="55"/>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8B61AF"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4D7DA132"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3</w:t>
                </w:r>
                <w:r w:rsidR="00E214D1">
                  <w:fldChar w:fldCharType="end"/>
                </w:r>
                <w:r>
                  <w:t>)</w:t>
                </w:r>
              </w:p>
            </w:tc>
          </w:tr>
        </w:tbl>
        <w:p w14:paraId="5947B41B" w14:textId="77777777" w:rsidR="000C55C0" w:rsidRDefault="000C55C0" w:rsidP="003F2A4B"/>
        <w:p w14:paraId="4FD91754" w14:textId="35EFAEEB"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DE1105">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7]","plainTextFormattedCitation":"[17]","previouslyFormattedCitation":"[17]"},"properties":{"noteIndex":0},"schema":"https://github.com/citation-style-language/schema/raw/master/csl-citation.json"}</w:instrText>
          </w:r>
          <w:r w:rsidR="0074606B">
            <w:rPr>
              <w:rFonts w:eastAsiaTheme="minorEastAsia"/>
            </w:rPr>
            <w:fldChar w:fldCharType="separate"/>
          </w:r>
          <w:r w:rsidR="0074606B" w:rsidRPr="0074606B">
            <w:rPr>
              <w:rFonts w:eastAsiaTheme="minorEastAsia"/>
              <w:noProof/>
            </w:rPr>
            <w:t>[17]</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 </w:t>
          </w:r>
          <w:r w:rsidR="003E1B8B">
            <w:rPr>
              <w:rFonts w:eastAsiaTheme="minorEastAsia"/>
            </w:rPr>
            <w:t xml:space="preserve">   </w:t>
          </w:r>
        </w:p>
        <w:p w14:paraId="7DF12C7E" w14:textId="275E169E"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commentRangeStart w:id="56"/>
          <w:r w:rsidR="0043556D">
            <w:rPr>
              <w:rFonts w:eastAsiaTheme="minorEastAsia"/>
            </w:rPr>
            <w:t>dreilagiges</w:t>
          </w:r>
          <w:commentRangeEnd w:id="56"/>
          <w:r w:rsidR="0060107A">
            <w:rPr>
              <w:rStyle w:val="Kommentarzeichen"/>
            </w:rPr>
            <w:commentReference w:id="56"/>
          </w:r>
          <w:r w:rsidR="00D64B39">
            <w:rPr>
              <w:rFonts w:eastAsiaTheme="minorEastAsia"/>
            </w:rPr>
            <w:t xml:space="preserve"> Netz aus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r w:rsidR="00D058C9">
            <w:rPr>
              <w:rFonts w:eastAsiaTheme="minorEastAsia"/>
            </w:rPr>
            <w:t xml:space="preserve"> </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2146448D" w:rsidR="007C4234" w:rsidRDefault="00040645" w:rsidP="00040645">
          <w:pPr>
            <w:pStyle w:val="Beschriftung"/>
            <w:jc w:val="both"/>
          </w:pPr>
          <w:bookmarkStart w:id="57" w:name="_Ref65708247"/>
          <w:r>
            <w:t xml:space="preserve">Abbildung </w:t>
          </w:r>
          <w:r>
            <w:fldChar w:fldCharType="begin"/>
          </w:r>
          <w:r>
            <w:instrText xml:space="preserve"> SEQ Abbildung \* ARABIC </w:instrText>
          </w:r>
          <w:r>
            <w:fldChar w:fldCharType="separate"/>
          </w:r>
          <w:r w:rsidR="00426A43">
            <w:rPr>
              <w:noProof/>
            </w:rPr>
            <w:t>8</w:t>
          </w:r>
          <w:r>
            <w:fldChar w:fldCharType="end"/>
          </w:r>
          <w:bookmarkEnd w:id="57"/>
          <w:r>
            <w:t xml:space="preserve">: </w:t>
          </w:r>
          <w:r w:rsidR="0043556D" w:rsidRPr="0043556D">
            <w:t xml:space="preserve">Mehrlagiges </w:t>
          </w:r>
          <w:r>
            <w:t>XOR-Netz</w:t>
          </w:r>
          <w:commentRangeStart w:id="58"/>
          <w:r w:rsidR="003A44F1">
            <w:t>.</w:t>
          </w:r>
          <w:commentRangeEnd w:id="58"/>
          <w:r w:rsidR="00A171E6">
            <w:rPr>
              <w:rStyle w:val="Kommentarzeichen"/>
              <w:iCs w:val="0"/>
            </w:rPr>
            <w:commentReference w:id="58"/>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1A7075">
            <w:t>X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en</w:t>
          </w:r>
          <w:r w:rsidR="000B4C80">
            <w:fldChar w:fldCharType="end"/>
          </w:r>
          <w:r w:rsidR="000B4C80">
            <w:t xml:space="preserve"> </w:t>
          </w:r>
          <w:r w:rsidR="008C38D9">
            <w:t>erwähnte</w:t>
          </w:r>
          <w:r w:rsidR="00406CE7">
            <w:t>n</w:t>
          </w:r>
          <w:r w:rsidR="008C38D9">
            <w:t xml:space="preserve"> Bias</w:t>
          </w:r>
          <w:r w:rsidR="007B5A90">
            <w:t>.</w:t>
          </w:r>
          <w:r w:rsidR="006334EB">
            <w:t xml:space="preserve"> Z ist die Variable für den Ausgabewert.</w:t>
          </w:r>
        </w:p>
        <w:p w14:paraId="12EB2FAE" w14:textId="77777777" w:rsidR="00210917" w:rsidRPr="00210917" w:rsidRDefault="00210917" w:rsidP="00210917"/>
        <w:p w14:paraId="3BBC1831" w14:textId="35E95D90" w:rsidR="009E1254" w:rsidRDefault="006334EB" w:rsidP="008C451F">
          <w:r>
            <w:rPr>
              <w:rFonts w:eastAsiaTheme="minorEastAsia"/>
            </w:rPr>
            <w:t>Wenn die beiden Eingabewerte identisch sind,</w:t>
          </w:r>
          <w:r w:rsidR="006B11F9">
            <w:rPr>
              <w:rFonts w:eastAsiaTheme="minorEastAsia"/>
            </w:rPr>
            <w:t xml:space="preserve"> ergibt sich für die gewichtete Summe der Ausgabewerte</w:t>
          </w:r>
          <w:r w:rsidR="00210917">
            <w:rPr>
              <w:rFonts w:eastAsiaTheme="minorEastAsia"/>
            </w:rPr>
            <w:t xml:space="preserve"> </w:t>
          </w:r>
          <w:r w:rsidR="006B11F9">
            <w:rPr>
              <w:rFonts w:eastAsiaTheme="minorEastAsia"/>
            </w:rPr>
            <w:t xml:space="preserve">der verdeckten Schicht </w:t>
          </w:r>
          <m:oMath>
            <m:r>
              <w:rPr>
                <w:rFonts w:ascii="Cambria Math" w:hAnsi="Cambria Math"/>
              </w:rPr>
              <m:t>1·0-2·0+1·0=0</m:t>
            </m:r>
          </m:oMath>
          <w:r w:rsidR="006B11F9">
            <w:t xml:space="preserve"> (für</w:t>
          </w:r>
          <w:r w:rsidR="002C20CE">
            <w:t xml:space="preserve"> </w:t>
          </w:r>
          <m:oMath>
            <m:r>
              <w:rPr>
                <w:rFonts w:ascii="Cambria Math" w:hAnsi="Cambria Math"/>
              </w:rPr>
              <m:t>x=y=0</m:t>
            </m:r>
          </m:oMath>
          <w:r w:rsidR="006B11F9">
            <w:t>) oder</w:t>
          </w:r>
          <w:r w:rsidR="00A7204C">
            <w:t xml:space="preserve"> </w:t>
          </w:r>
          <m:oMath>
            <m:r>
              <w:rPr>
                <w:rFonts w:ascii="Cambria Math" w:hAnsi="Cambria Math"/>
              </w:rPr>
              <m:t>1·1-2·1+1·1=0</m:t>
            </m:r>
          </m:oMath>
          <w:r w:rsidR="007F2FA1">
            <w:rPr>
              <w:rFonts w:eastAsiaTheme="minorEastAsia"/>
            </w:rPr>
            <w:t xml:space="preserve"> </w:t>
          </w:r>
          <w:r w:rsidR="00A7204C">
            <w:t>(für</w:t>
          </w:r>
          <w:r w:rsidR="002C20CE">
            <w:rPr>
              <w:rFonts w:eastAsiaTheme="minorEastAsia"/>
            </w:rPr>
            <w:t xml:space="preserve"> </w:t>
          </w:r>
          <m:oMath>
            <m:r>
              <w:rPr>
                <w:rFonts w:ascii="Cambria Math" w:hAnsi="Cambria Math"/>
              </w:rPr>
              <m:t>x=y=1</m:t>
            </m:r>
          </m:oMath>
          <w:r w:rsidR="00A7204C">
            <w:t>)</w:t>
          </w:r>
          <w:r w:rsidR="00234C84">
            <w:t>. In diesem Fall wird als z = 0 (falsch)</w:t>
          </w:r>
          <w:r w:rsidR="00D4310C">
            <w:t xml:space="preserve"> ausgegeben.</w:t>
          </w:r>
          <w:r w:rsidR="00294119">
            <w:t xml:space="preserve"> Nur wenn die beiden Eingabewerte sich unterscheiden, ist z = 1 (wahr)</w:t>
          </w:r>
          <w:r w:rsidR="007F2FA1">
            <w:t xml:space="preserve"> </w:t>
          </w:r>
          <w:r w:rsidR="00DE1105">
            <w:fldChar w:fldCharType="begin" w:fldLock="1"/>
          </w:r>
          <w:r w:rsidR="00562D3C">
            <w:instrText>ADDIN CSL_CITATION {"citationItems":[{"id":"ITEM-1","itemData":{"DOI":"10.1007/978-3-8348-9989-7_9","ISSN":"00282804","PMID":"1922580","id":"ITEM-1","issued":{"date-parts":[["0"]]},"title":"Neuronale Netze; Univerität Ulm","type":"webpage"},"uris":["http://www.mendeley.com/documents/?uuid=b414b2c4-58ba-47f7-acd8-c74f12bba139"]}],"mendeley":{"formattedCitation":"[18]","plainTextFormattedCitation":"[18]","previouslyFormattedCitation":"[18]"},"properties":{"noteIndex":0},"schema":"https://github.com/citation-style-language/schema/raw/master/csl-citation.json"}</w:instrText>
          </w:r>
          <w:r w:rsidR="00DE1105">
            <w:fldChar w:fldCharType="separate"/>
          </w:r>
          <w:r w:rsidR="00DE1105" w:rsidRPr="00DE1105">
            <w:rPr>
              <w:noProof/>
            </w:rPr>
            <w:t>[18]</w:t>
          </w:r>
          <w:r w:rsidR="00DE1105">
            <w:fldChar w:fldCharType="end"/>
          </w:r>
          <w:r w:rsidR="00A823D6">
            <w:t>.</w:t>
          </w:r>
        </w:p>
        <w:p w14:paraId="6A05C3F9" w14:textId="0E88EBEE" w:rsidR="00863C30" w:rsidRPr="002578CD" w:rsidRDefault="009E1254" w:rsidP="00CE16D4">
          <w:pPr>
            <w:rPr>
              <w:rFonts w:eastAsiaTheme="minorEastAsia"/>
            </w:rPr>
          </w:pPr>
          <w:commentRangeStart w:id="59"/>
          <w:r w:rsidRPr="002D4411">
            <w:rPr>
              <w:b/>
              <w:bCs/>
            </w:rPr>
            <w:lastRenderedPageBreak/>
            <w:t>Aufbau</w:t>
          </w:r>
          <w:commentRangeEnd w:id="59"/>
          <w:r w:rsidR="001E1A0E" w:rsidRPr="002D4411">
            <w:rPr>
              <w:rStyle w:val="Kommentarzeichen"/>
              <w:b/>
              <w:bCs/>
            </w:rPr>
            <w:commentReference w:id="59"/>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CE16D4">
            <w:t xml:space="preserve">Abbildung </w:t>
          </w:r>
          <w:r w:rsidR="00CE16D4">
            <w:rPr>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A30AE3">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1</w:t>
          </w:r>
          <w:r w:rsidR="00CE16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2</w:t>
          </w:r>
          <w:r w:rsidR="00CE16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4199D9D4" w:rsidR="007C1E42" w:rsidRDefault="00A561F1" w:rsidP="00CE16D4">
          <w:pPr>
            <w:rPr>
              <w:rFonts w:eastAsiaTheme="minorEastAsia"/>
            </w:rPr>
          </w:pPr>
          <w:r>
            <w:rPr>
              <w:rFonts w:eastAsiaTheme="minorEastAsia"/>
            </w:rPr>
            <w:t>Bei KNN</w:t>
          </w:r>
          <w:r w:rsidR="00370B08">
            <w:rPr>
              <w:rFonts w:eastAsiaTheme="minorEastAsia"/>
            </w:rPr>
            <w:t>s</w:t>
          </w:r>
          <w:r>
            <w:rPr>
              <w:rFonts w:eastAsiaTheme="minorEastAsia"/>
            </w:rPr>
            <w:t xml:space="preserve"> wird a</w:t>
          </w:r>
          <w:r w:rsidR="001D4841">
            <w:rPr>
              <w:rFonts w:eastAsiaTheme="minorEastAsia"/>
            </w:rPr>
            <w:t>llgemein</w:t>
          </w:r>
          <w:r w:rsidR="00B900F0">
            <w:rPr>
              <w:rFonts w:eastAsiaTheme="minorEastAsia"/>
            </w:rPr>
            <w:t xml:space="preserve"> </w:t>
          </w:r>
          <w:r w:rsidR="009E79C4">
            <w:rPr>
              <w:rFonts w:eastAsiaTheme="minorEastAsia"/>
            </w:rPr>
            <w:t xml:space="preserve">zwischen zwei verschiedenen Klassen unterschieden: Es gibt </w:t>
          </w:r>
          <w:r w:rsidR="009E79C4" w:rsidRPr="009E79C4">
            <w:rPr>
              <w:rFonts w:eastAsiaTheme="minorEastAsia"/>
            </w:rPr>
            <w:t xml:space="preserve">rekurrente neuronale </w:t>
          </w:r>
          <w:r w:rsidR="008753B0" w:rsidRPr="009E79C4">
            <w:rPr>
              <w:rFonts w:eastAsiaTheme="minorEastAsia"/>
            </w:rPr>
            <w:t>Netz</w:t>
          </w:r>
          <w:r w:rsidR="008753B0">
            <w:rPr>
              <w:rFonts w:eastAsiaTheme="minorEastAsia"/>
            </w:rPr>
            <w:t>e</w:t>
          </w:r>
          <w:r w:rsidR="009E79C4">
            <w:rPr>
              <w:rFonts w:eastAsiaTheme="minorEastAsia"/>
            </w:rPr>
            <w:t xml:space="preserve"> </w:t>
          </w:r>
          <w:r w:rsidR="008753B0">
            <w:rPr>
              <w:rFonts w:eastAsiaTheme="minorEastAsia"/>
            </w:rPr>
            <w:t xml:space="preserve">(engl. </w:t>
          </w:r>
          <w:proofErr w:type="spellStart"/>
          <w:r w:rsidR="0089760C">
            <w:rPr>
              <w:rFonts w:eastAsiaTheme="minorEastAsia"/>
            </w:rPr>
            <w:t>r</w:t>
          </w:r>
          <w:r w:rsidR="008753B0" w:rsidRPr="008753B0">
            <w:rPr>
              <w:rFonts w:eastAsiaTheme="minorEastAsia"/>
            </w:rPr>
            <w:t>ecurrent</w:t>
          </w:r>
          <w:proofErr w:type="spellEnd"/>
          <w:r w:rsidR="008753B0" w:rsidRPr="008753B0">
            <w:rPr>
              <w:rFonts w:eastAsiaTheme="minorEastAsia"/>
            </w:rPr>
            <w:t xml:space="preserve"> </w:t>
          </w:r>
          <w:proofErr w:type="spellStart"/>
          <w:r w:rsidR="008753B0" w:rsidRPr="008753B0">
            <w:rPr>
              <w:rFonts w:eastAsiaTheme="minorEastAsia"/>
            </w:rPr>
            <w:t>neural</w:t>
          </w:r>
          <w:proofErr w:type="spellEnd"/>
          <w:r w:rsidR="008753B0" w:rsidRPr="008753B0">
            <w:rPr>
              <w:rFonts w:eastAsiaTheme="minorEastAsia"/>
            </w:rPr>
            <w:t xml:space="preserve"> </w:t>
          </w:r>
          <w:r w:rsidR="00306E0C" w:rsidRPr="008753B0">
            <w:rPr>
              <w:rFonts w:eastAsiaTheme="minorEastAsia"/>
            </w:rPr>
            <w:t>network</w:t>
          </w:r>
          <w:r w:rsidR="00306E0C">
            <w:rPr>
              <w:rFonts w:eastAsiaTheme="minorEastAsia"/>
            </w:rPr>
            <w:t>, RNN</w:t>
          </w:r>
          <w:r w:rsidR="00CA4172">
            <w:rPr>
              <w:rFonts w:eastAsiaTheme="minorEastAsia"/>
            </w:rPr>
            <w:t xml:space="preserve">) und </w:t>
          </w:r>
          <w:proofErr w:type="spellStart"/>
          <w:r w:rsidR="00CA4172">
            <w:rPr>
              <w:rFonts w:eastAsiaTheme="minorEastAsia"/>
            </w:rPr>
            <w:t>vorwärtsgerichtete</w:t>
          </w:r>
          <w:proofErr w:type="spellEnd"/>
          <w:r w:rsidR="00CA4172">
            <w:rPr>
              <w:rFonts w:eastAsiaTheme="minorEastAsia"/>
            </w:rPr>
            <w:t xml:space="preserve"> neuronale Netze (engl. </w:t>
          </w:r>
          <w:proofErr w:type="spellStart"/>
          <w:r w:rsidR="00CA4172" w:rsidRPr="00CA4172">
            <w:rPr>
              <w:rFonts w:eastAsiaTheme="minorEastAsia"/>
            </w:rPr>
            <w:t>feedforward</w:t>
          </w:r>
          <w:proofErr w:type="spellEnd"/>
          <w:r w:rsidR="00CA4172" w:rsidRPr="00CA4172">
            <w:rPr>
              <w:rFonts w:eastAsiaTheme="minorEastAsia"/>
            </w:rPr>
            <w:t xml:space="preserve"> </w:t>
          </w:r>
          <w:r w:rsidR="00551A53">
            <w:rPr>
              <w:rFonts w:eastAsiaTheme="minorEastAsia"/>
            </w:rPr>
            <w:t xml:space="preserve">neuronal </w:t>
          </w:r>
          <w:r w:rsidR="00CA4172" w:rsidRPr="00CA4172">
            <w:rPr>
              <w:rFonts w:eastAsiaTheme="minorEastAsia"/>
            </w:rPr>
            <w:t>network</w:t>
          </w:r>
          <w:r w:rsidR="00E725C5">
            <w:rPr>
              <w:rFonts w:eastAsiaTheme="minorEastAsia"/>
            </w:rPr>
            <w:t>, FNN</w:t>
          </w:r>
          <w:r w:rsidR="00CA4172">
            <w:rPr>
              <w:rFonts w:eastAsiaTheme="minorEastAsia"/>
            </w:rPr>
            <w:t>)</w:t>
          </w:r>
          <w:r w:rsidR="009F07AA">
            <w:rPr>
              <w:rFonts w:eastAsiaTheme="minorEastAsia"/>
            </w:rPr>
            <w:t xml:space="preserve">. Sie unterscheiden sich in der Verknüpfung der einzelnen Neurone. Bei dem RNN </w:t>
          </w:r>
          <w:r w:rsidR="00306E0C">
            <w:rPr>
              <w:rFonts w:eastAsiaTheme="minorEastAsia"/>
            </w:rPr>
            <w:t xml:space="preserve">fließen die Signale stets </w:t>
          </w:r>
          <w:r w:rsidR="00FD5FB1">
            <w:rPr>
              <w:rFonts w:eastAsiaTheme="minorEastAsia"/>
            </w:rPr>
            <w:t xml:space="preserve">nur in eine Richtung, während in einem FNN der Signalfluss in Zyklen vorliegt. D.h. es sind auch Verbindungen zu Neuronen </w:t>
          </w:r>
          <w:r w:rsidR="000B2511">
            <w:rPr>
              <w:rFonts w:eastAsiaTheme="minorEastAsia"/>
            </w:rPr>
            <w:t>derselben</w:t>
          </w:r>
          <w:r w:rsidR="00FD5FB1">
            <w:rPr>
              <w:rFonts w:eastAsiaTheme="minorEastAsia"/>
            </w:rPr>
            <w:t xml:space="preserve"> oder einer </w:t>
          </w:r>
          <w:r w:rsidR="00CF2074" w:rsidRPr="00CF2074">
            <w:rPr>
              <w:rFonts w:eastAsiaTheme="minorEastAsia"/>
            </w:rPr>
            <w:t>vorangegangenen</w:t>
          </w:r>
          <w:r w:rsidR="00CF2074">
            <w:rPr>
              <w:rFonts w:eastAsiaTheme="minorEastAsia"/>
            </w:rPr>
            <w:t xml:space="preserve"> </w:t>
          </w:r>
          <w:r w:rsidR="00FD5FB1">
            <w:rPr>
              <w:rFonts w:eastAsiaTheme="minorEastAsia"/>
            </w:rPr>
            <w:t>Schicht möglich.</w:t>
          </w:r>
          <w:r w:rsidR="00E34142">
            <w:rPr>
              <w:rFonts w:eastAsiaTheme="minorEastAsia"/>
            </w:rPr>
            <w:t xml:space="preserve"> Die </w:t>
          </w:r>
          <w:r w:rsidR="00AB74C2">
            <w:rPr>
              <w:rFonts w:eastAsiaTheme="minorEastAsia"/>
            </w:rPr>
            <w:t xml:space="preserve">heutzutage häufig </w:t>
          </w:r>
          <w:r w:rsidR="00076BD1">
            <w:rPr>
              <w:rFonts w:eastAsiaTheme="minorEastAsia"/>
            </w:rPr>
            <w:t>vorkommende</w:t>
          </w:r>
          <w:r w:rsidR="00AB74C2">
            <w:rPr>
              <w:rFonts w:eastAsiaTheme="minorEastAsia"/>
            </w:rPr>
            <w:t xml:space="preserve"> </w:t>
          </w:r>
          <w:r w:rsidR="00E34142">
            <w:rPr>
              <w:rFonts w:eastAsiaTheme="minorEastAsia"/>
            </w:rPr>
            <w:t xml:space="preserve">Bezeichnung tiefes Lernen (engl. </w:t>
          </w:r>
          <w:proofErr w:type="spellStart"/>
          <w:r w:rsidR="00E34142">
            <w:rPr>
              <w:rFonts w:eastAsiaTheme="minorEastAsia"/>
            </w:rPr>
            <w:t>deep</w:t>
          </w:r>
          <w:proofErr w:type="spellEnd"/>
          <w:r w:rsidR="00E34142">
            <w:rPr>
              <w:rFonts w:eastAsiaTheme="minorEastAsia"/>
            </w:rPr>
            <w:t xml:space="preserve"> </w:t>
          </w:r>
          <w:proofErr w:type="spellStart"/>
          <w:r w:rsidR="00E34142">
            <w:rPr>
              <w:rFonts w:eastAsiaTheme="minorEastAsia"/>
            </w:rPr>
            <w:t>learning</w:t>
          </w:r>
          <w:proofErr w:type="spellEnd"/>
          <w:r w:rsidR="00E34142">
            <w:rPr>
              <w:rFonts w:eastAsiaTheme="minorEastAsia"/>
            </w:rPr>
            <w:t>)</w:t>
          </w:r>
          <w:r w:rsidR="00AB74C2">
            <w:rPr>
              <w:rFonts w:eastAsiaTheme="minorEastAsia"/>
            </w:rPr>
            <w:t>, beschreibt ein KNN, das über viele</w:t>
          </w:r>
          <w:r w:rsidR="007F1FF7">
            <w:rPr>
              <w:rFonts w:eastAsiaTheme="minorEastAsia"/>
            </w:rPr>
            <w:t xml:space="preserve"> </w:t>
          </w:r>
          <w:r w:rsidR="0004516A">
            <w:rPr>
              <w:rFonts w:eastAsiaTheme="minorEastAsia"/>
            </w:rPr>
            <w:t>verdeckte Schichten verfügt.</w:t>
          </w:r>
          <w:r w:rsidR="00035EEE">
            <w:rPr>
              <w:rFonts w:eastAsiaTheme="minorEastAsia"/>
            </w:rPr>
            <w:t xml:space="preserve"> </w:t>
          </w:r>
          <w:r w:rsidR="007644BF">
            <w:rPr>
              <w:rFonts w:eastAsiaTheme="minorEastAsia"/>
            </w:rPr>
            <w:t>Je größer die Anzahl der verdeckten Schichten und de</w:t>
          </w:r>
          <w:r w:rsidR="00F07414">
            <w:rPr>
              <w:rFonts w:eastAsiaTheme="minorEastAsia"/>
            </w:rPr>
            <w:t>r</w:t>
          </w:r>
          <w:r w:rsidR="007644BF">
            <w:rPr>
              <w:rFonts w:eastAsiaTheme="minorEastAsia"/>
            </w:rPr>
            <w:t xml:space="preserve"> Neuronen ist, desto besser</w:t>
          </w:r>
          <w:r w:rsidR="001B285C">
            <w:rPr>
              <w:rFonts w:eastAsiaTheme="minorEastAsia"/>
            </w:rPr>
            <w:t xml:space="preserve"> können</w:t>
          </w:r>
          <w:r w:rsidR="001477E7">
            <w:rPr>
              <w:rFonts w:eastAsiaTheme="minorEastAsia"/>
            </w:rPr>
            <w:t xml:space="preserve"> Muster erkennt werden, oder Objekte </w:t>
          </w:r>
          <w:r w:rsidR="007031FD">
            <w:rPr>
              <w:rFonts w:eastAsiaTheme="minorEastAsia"/>
            </w:rPr>
            <w:t>klassifiziert</w:t>
          </w:r>
          <w:r w:rsidR="001477E7">
            <w:rPr>
              <w:rFonts w:eastAsiaTheme="minorEastAsia"/>
            </w:rPr>
            <w:t xml:space="preserve"> werden.</w:t>
          </w:r>
          <w:r w:rsidR="00DD7642">
            <w:rPr>
              <w:rFonts w:eastAsiaTheme="minorEastAsia"/>
            </w:rPr>
            <w:t xml:space="preserve"> </w:t>
          </w:r>
          <w:r w:rsidR="00B82621">
            <w:rPr>
              <w:rFonts w:eastAsiaTheme="minorEastAsia"/>
            </w:rPr>
            <w:t xml:space="preserve">So basiert z.B. </w:t>
          </w:r>
          <w:r w:rsidR="00455471">
            <w:rPr>
              <w:rFonts w:eastAsiaTheme="minorEastAsia"/>
            </w:rPr>
            <w:t>der</w:t>
          </w:r>
          <w:r w:rsidR="00233D21">
            <w:rPr>
              <w:rFonts w:eastAsiaTheme="minorEastAsia"/>
            </w:rPr>
            <w:t xml:space="preserve"> zu Beginn der</w:t>
          </w:r>
          <w:r w:rsidR="00054CD6">
            <w:rPr>
              <w:rFonts w:eastAsiaTheme="minorEastAsia"/>
            </w:rPr>
            <w:t xml:space="preserve"> </w:t>
          </w:r>
          <w:r w:rsidR="00E52117">
            <w:rPr>
              <w:rFonts w:eastAsiaTheme="minorEastAsia"/>
            </w:rPr>
            <w:fldChar w:fldCharType="begin"/>
          </w:r>
          <w:r w:rsidR="00E52117">
            <w:rPr>
              <w:rFonts w:eastAsiaTheme="minorEastAsia"/>
            </w:rPr>
            <w:instrText xml:space="preserve"> REF _Ref65792598 \h </w:instrText>
          </w:r>
          <w:r w:rsidR="00E52117">
            <w:rPr>
              <w:rFonts w:eastAsiaTheme="minorEastAsia"/>
            </w:rPr>
          </w:r>
          <w:r w:rsidR="00E52117">
            <w:rPr>
              <w:rFonts w:eastAsiaTheme="minorEastAsia"/>
            </w:rPr>
            <w:fldChar w:fldCharType="separate"/>
          </w:r>
          <w:r w:rsidR="00E52117" w:rsidRPr="003574C7">
            <w:t>Einleitung</w:t>
          </w:r>
          <w:r w:rsidR="00E52117">
            <w:rPr>
              <w:rFonts w:eastAsiaTheme="minorEastAsia"/>
            </w:rPr>
            <w:fldChar w:fldCharType="end"/>
          </w:r>
          <w:r w:rsidR="00233D21">
            <w:rPr>
              <w:rFonts w:eastAsiaTheme="minorEastAsia"/>
            </w:rPr>
            <w:t xml:space="preserve"> </w:t>
          </w:r>
          <w:r w:rsidR="00455471">
            <w:rPr>
              <w:rFonts w:eastAsiaTheme="minorEastAsia"/>
            </w:rPr>
            <w:t>beschriebene GO-Computer</w:t>
          </w:r>
          <w:r w:rsidR="00E52117">
            <w:rPr>
              <w:rFonts w:eastAsiaTheme="minorEastAsia"/>
            </w:rPr>
            <w:t xml:space="preserve"> auf </w:t>
          </w:r>
          <w:r w:rsidR="00DC414C">
            <w:rPr>
              <w:rFonts w:eastAsiaTheme="minorEastAsia"/>
            </w:rPr>
            <w:t>tiefen neuronalen Netzen.</w:t>
          </w:r>
          <w:r w:rsidR="00455471">
            <w:rPr>
              <w:rFonts w:eastAsiaTheme="minorEastAsia"/>
            </w:rPr>
            <w:t xml:space="preserve"> </w:t>
          </w:r>
        </w:p>
        <w:p w14:paraId="5E677B83" w14:textId="0D6CF4F6" w:rsidR="002A09C7" w:rsidRPr="00CE7EE8"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294312">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fldChar w:fldCharType="separate"/>
          </w:r>
          <w:r w:rsidR="00562D3C" w:rsidRPr="00562D3C">
            <w:rPr>
              <w:noProof/>
            </w:rPr>
            <w:t>[19]</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proofErr w:type="spellStart"/>
          <w:r w:rsidR="009E58DF" w:rsidRPr="009E58DF">
            <w:t>Gradientenabstiegsverfahren</w:t>
          </w:r>
          <w:proofErr w:type="spellEnd"/>
          <w:r w:rsidR="009E58DF">
            <w:t xml:space="preserve"> </w:t>
          </w:r>
          <w:r w:rsidR="009E58DF" w:rsidRPr="008A6DA9">
            <w:rPr>
              <w:i/>
              <w:iCs/>
            </w:rPr>
            <w:t>(engl.</w:t>
          </w:r>
          <w:r w:rsidR="007146F2" w:rsidRPr="008A6DA9">
            <w:rPr>
              <w:i/>
              <w:iCs/>
            </w:rPr>
            <w:t xml:space="preserve"> </w:t>
          </w:r>
          <w:proofErr w:type="spellStart"/>
          <w:r w:rsidR="00971B8B" w:rsidRPr="008A6DA9">
            <w:rPr>
              <w:i/>
              <w:iCs/>
            </w:rPr>
            <w:t>b</w:t>
          </w:r>
          <w:r w:rsidR="009E58DF" w:rsidRPr="008A6DA9">
            <w:rPr>
              <w:i/>
              <w:iCs/>
            </w:rPr>
            <w:t>ackpropagation</w:t>
          </w:r>
          <w:proofErr w:type="spellEnd"/>
          <w:r w:rsidR="009E58DF" w:rsidRPr="008A6DA9">
            <w:rPr>
              <w:i/>
              <w:iCs/>
            </w:rPr>
            <w:t>)</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Anschließend wird die Abweichung, begonnen mit der Ausgabeschicht, Neuron für Neuron rückgerechnet und dabei jeweils die Gewichte entsprechend der Abweichung angepasst.</w:t>
          </w:r>
          <w:r w:rsidR="005A6761">
            <w:t xml:space="preserve"> Dies wird für jeden neuen Dateneingangsstrom wiederholt, bis ein lokales Minimum</w:t>
          </w:r>
          <w:r w:rsidR="00B51BC7">
            <w:t xml:space="preserve"> des Fehlers</w:t>
          </w:r>
          <w:r w:rsidR="005A6761">
            <w:t xml:space="preserve"> gefunden wurde.</w:t>
          </w:r>
          <w:r w:rsidR="008D5FCB">
            <w:t xml:space="preserve"> </w:t>
          </w:r>
          <w:proofErr w:type="spellStart"/>
          <w:r w:rsidR="008D5FCB">
            <w:t>Da vor</w:t>
          </w:r>
          <w:proofErr w:type="spellEnd"/>
          <w:r w:rsidR="008D5FCB">
            <w:t xml:space="preserve"> des ersten Trainingsschrittes noch keine Abweichung berechnet werden kann, werden die ersten </w:t>
          </w:r>
          <w:r w:rsidR="00CE7EE8">
            <w:t>Gewichte werden zufällig gesetzt</w:t>
          </w:r>
          <w:r w:rsidR="008D5FCB">
            <w:t>.</w:t>
          </w:r>
          <w:r w:rsidR="00EF76C7">
            <w:t xml:space="preserve"> Für die Gewichtsänderung</w:t>
          </w:r>
          <w:r w:rsidR="00AB4AC9">
            <w:t xml:space="preserve"> selbst</w:t>
          </w:r>
          <w:r w:rsidR="00EF76C7">
            <w:t xml:space="preserve"> ist die </w:t>
          </w:r>
          <w:proofErr w:type="spellStart"/>
          <w:r w:rsidR="00EF76C7">
            <w:t>Lernrate</w:t>
          </w:r>
          <w:proofErr w:type="spellEnd"/>
          <w:r w:rsidR="00EF76C7">
            <w:t xml:space="preserv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es wird möglicherweise ein </w:t>
          </w:r>
          <w:r w:rsidR="00822D0A">
            <w:t>Minimum</w:t>
          </w:r>
          <w:r w:rsidR="006D788F">
            <w:t xml:space="preserve"> nicht gefunden.</w:t>
          </w:r>
          <w:r w:rsidR="00822D0A">
            <w:t xml:space="preserve"> Wenn sie zu klein ist, kann der Lernprozess viel Zeit beanspruchen.</w:t>
          </w:r>
          <w:r w:rsidR="006D788F">
            <w:t xml:space="preserve">  </w:t>
          </w:r>
          <w:r w:rsidR="008D5FCB">
            <w:t xml:space="preserve"> </w:t>
          </w:r>
          <w:r w:rsidR="00EF76C7">
            <w:t xml:space="preserve"> </w:t>
          </w:r>
          <w:r w:rsidR="00A44CD6">
            <w:t xml:space="preserve"> </w:t>
          </w:r>
        </w:p>
        <w:p w14:paraId="1DFDFE03" w14:textId="7FE9AAF7" w:rsidR="002F1797" w:rsidRDefault="00685743" w:rsidP="002F1797">
          <w:pPr>
            <w:pStyle w:val="berschrift2"/>
          </w:pPr>
          <w:bookmarkStart w:id="60" w:name="_Ref66208620"/>
          <w:bookmarkStart w:id="61" w:name="_Toc66477595"/>
          <w:bookmarkStart w:id="62" w:name="_Toc66478129"/>
          <w:r w:rsidRPr="009A3299">
            <w:lastRenderedPageBreak/>
            <w:t xml:space="preserve">Finden neuer </w:t>
          </w:r>
          <w:r w:rsidR="009A3299" w:rsidRPr="009A3299">
            <w:t>Wirkstoffe im</w:t>
          </w:r>
          <w:r w:rsidR="00AB7623" w:rsidRPr="009A3299">
            <w:t xml:space="preserve"> Zeitalter von Big Data</w:t>
          </w:r>
          <w:r w:rsidR="00AB7623" w:rsidRPr="009A3299">
            <w:rPr>
              <w:strike/>
            </w:rPr>
            <w:t xml:space="preserve"> </w:t>
          </w:r>
          <w:r w:rsidR="002F1797" w:rsidRPr="009A3299">
            <w:rPr>
              <w:strike/>
              <w:highlight w:val="yellow"/>
            </w:rPr>
            <w:t>KI in der</w:t>
          </w:r>
          <w:r w:rsidR="002F1797" w:rsidRPr="001444DB">
            <w:rPr>
              <w:strike/>
            </w:rPr>
            <w:t xml:space="preserve"> Pharmazeutischen Bioinformatik</w:t>
          </w:r>
          <w:bookmarkEnd w:id="60"/>
          <w:bookmarkEnd w:id="61"/>
          <w:bookmarkEnd w:id="62"/>
        </w:p>
        <w:p w14:paraId="6BB5473A" w14:textId="3ED0F997" w:rsidR="00B00E91" w:rsidRDefault="005A533E" w:rsidP="00B00E91">
          <w:pPr>
            <w:pStyle w:val="berschrift3"/>
          </w:pPr>
          <w:bookmarkStart w:id="63" w:name="_Toc66477596"/>
          <w:bookmarkStart w:id="64" w:name="_Toc66478130"/>
          <w:r>
            <w:t>klassischer</w:t>
          </w:r>
          <w:r w:rsidR="00B00E91">
            <w:t xml:space="preserve"> </w:t>
          </w:r>
          <w:r w:rsidR="001B5E64">
            <w:t>W</w:t>
          </w:r>
          <w:r w:rsidR="00B00E91">
            <w:t>eg</w:t>
          </w:r>
          <w:bookmarkEnd w:id="63"/>
          <w:bookmarkEnd w:id="64"/>
          <w:r w:rsidR="00B00E91">
            <w:t xml:space="preserve"> </w:t>
          </w:r>
        </w:p>
        <w:p w14:paraId="68A6E3A5" w14:textId="41C1FE88" w:rsidR="00F85080" w:rsidRDefault="00930295" w:rsidP="007D27AD">
          <w:r w:rsidRPr="007D27AD">
            <w:t>Das Finden</w:t>
          </w:r>
          <w:r w:rsidR="005922A4" w:rsidRPr="007D27AD">
            <w:t xml:space="preserve"> und Entwickeln</w:t>
          </w:r>
          <w:r w:rsidR="00117916" w:rsidRPr="007D27AD">
            <w:t xml:space="preserve"> von neuen Wirkstoffen ist in der heutigen Zeit ein</w:t>
          </w:r>
          <w:r w:rsidR="004F7897" w:rsidRPr="007D27AD">
            <w:t xml:space="preserve"> Prozess, welcher Jahre dauert und eine große Menge Geld benötigt.</w:t>
          </w:r>
          <w:r w:rsidR="007D27AD">
            <w:t xml:space="preserve"> Ein Artikel beziffert di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5237C0">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CA238B" w:rsidRPr="00CA238B">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r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t>
          </w:r>
          <w:commentRangeStart w:id="65"/>
          <w:r w:rsidR="00084451" w:rsidRPr="009A3299">
            <w:t xml:space="preserve">Wirkstoff </w:t>
          </w:r>
          <w:commentRangeEnd w:id="65"/>
          <w:r w:rsidR="00F85080" w:rsidRPr="009A3299">
            <w:rPr>
              <w:rStyle w:val="Kommentarzeichen"/>
            </w:rPr>
            <w:commentReference w:id="65"/>
          </w:r>
          <w:r w:rsidR="00084451" w:rsidRPr="009A3299">
            <w:t>selbst</w:t>
          </w:r>
          <w:r w:rsidR="00887498" w:rsidRPr="009A3299">
            <w:t xml:space="preserve"> handelt</w:t>
          </w:r>
          <w:r w:rsidR="00887498">
            <w:t xml:space="preserve"> es sich </w:t>
          </w:r>
          <w:r w:rsidR="00084451">
            <w:t xml:space="preserve">meistens eine </w:t>
          </w:r>
          <w:r w:rsidR="00084451" w:rsidRPr="00084451">
            <w:t>niedermolekulare Verbindung</w:t>
          </w:r>
          <w:r w:rsidR="00084451">
            <w:t xml:space="preserve"> (engl. </w:t>
          </w:r>
          <w:proofErr w:type="spellStart"/>
          <w:r w:rsidR="00084451" w:rsidRPr="00084451">
            <w:t>small</w:t>
          </w:r>
          <w:proofErr w:type="spellEnd"/>
          <w:r w:rsidR="00084451" w:rsidRPr="00084451">
            <w:t xml:space="preserve"> </w:t>
          </w:r>
          <w:proofErr w:type="spellStart"/>
          <w:r w:rsidR="00084451" w:rsidRPr="00084451">
            <w:t>molecule</w:t>
          </w:r>
          <w:proofErr w:type="spellEnd"/>
          <w:r w:rsidR="00084451">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67755BD6" w14:textId="610FB58A" w:rsidR="00685743" w:rsidRDefault="00AC71C9" w:rsidP="00685743">
          <w:pPr>
            <w:pStyle w:val="berschrift3"/>
          </w:pPr>
          <w:bookmarkStart w:id="66" w:name="_Toc66477597"/>
          <w:bookmarkStart w:id="67" w:name="_Toc66478131"/>
          <w:r>
            <w:t>virtuelles</w:t>
          </w:r>
          <w:r w:rsidR="00685743">
            <w:t xml:space="preserve"> Screening</w:t>
          </w:r>
          <w:bookmarkEnd w:id="66"/>
          <w:bookmarkEnd w:id="67"/>
        </w:p>
        <w:commentRangeStart w:id="68"/>
        <w:p w14:paraId="13337353" w14:textId="77777777" w:rsidR="003F5C47" w:rsidRPr="003F5C47" w:rsidRDefault="003F5C47" w:rsidP="003F5C47">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37DBF711" w14:textId="77777777" w:rsidR="003F5C47" w:rsidRDefault="003F5C47" w:rsidP="002100EE">
          <w:proofErr w:type="spellStart"/>
          <w:proofErr w:type="gramStart"/>
          <w:r w:rsidRPr="003F5C47">
            <w:rPr>
              <w:highlight w:val="yellow"/>
            </w:rPr>
            <w:t>paper</w:t>
          </w:r>
          <w:proofErr w:type="spellEnd"/>
          <w:proofErr w:type="gram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68"/>
          <w:proofErr w:type="spellEnd"/>
          <w:r w:rsidR="00020A7C">
            <w:rPr>
              <w:rStyle w:val="Kommentarzeichen"/>
            </w:rPr>
            <w:commentReference w:id="68"/>
          </w:r>
        </w:p>
        <w:p w14:paraId="7F7BE94E" w14:textId="077A5045"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543692">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5237C0" w:rsidRPr="005237C0">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w:t>
          </w:r>
          <w:commentRangeStart w:id="69"/>
          <w:r w:rsidR="008042F2">
            <w:t xml:space="preserve"> </w:t>
          </w:r>
          <w:commentRangeEnd w:id="69"/>
          <w:r w:rsidR="008042F2">
            <w:rPr>
              <w:rStyle w:val="Kommentarzeichen"/>
            </w:rPr>
            <w:commentReference w:id="69"/>
          </w:r>
          <w:r w:rsidR="008042F2">
            <w:t>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commentRangeStart w:id="70"/>
          <w:r>
            <w:t>Datensätze als Grundlage</w:t>
          </w:r>
          <w:commentRangeEnd w:id="70"/>
          <w:r w:rsidR="00E8696B">
            <w:rPr>
              <w:rStyle w:val="Kommentarzeichen"/>
              <w:rFonts w:ascii="Times New Roman" w:eastAsiaTheme="minorHAnsi" w:hAnsi="Times New Roman" w:cstheme="minorBidi"/>
              <w:i w:val="0"/>
              <w:iCs w:val="0"/>
              <w:u w:val="none"/>
            </w:rPr>
            <w:commentReference w:id="70"/>
          </w:r>
        </w:p>
        <w:p w14:paraId="22F74004" w14:textId="4DAD3D97"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engl. </w:t>
          </w:r>
          <w:r w:rsidR="00EB3037" w:rsidRPr="00EB3037">
            <w:t xml:space="preserve">compound-protein </w:t>
          </w:r>
          <w:proofErr w:type="spellStart"/>
          <w:r w:rsidR="00EB3037" w:rsidRPr="00EB3037">
            <w:t>interaction</w:t>
          </w:r>
          <w:proofErr w:type="spellEnd"/>
          <w:r w:rsidR="00EB3037">
            <w:t xml:space="preserve">; </w:t>
          </w:r>
          <w:r w:rsidR="00EB3037" w:rsidRPr="00450A8D">
            <w:rPr>
              <w:highlight w:val="yellow"/>
            </w:rPr>
            <w:t>CPI</w:t>
          </w:r>
          <w:r w:rsidR="00EB3037">
            <w:t>)</w:t>
          </w:r>
          <w:r>
            <w:t>.</w:t>
          </w:r>
          <w:r w:rsidR="00E53C01">
            <w:t xml:space="preserve"> </w:t>
          </w:r>
          <w:r w:rsidR="00040D75">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6754C0">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7A55C2" w:rsidRPr="007A55C2">
            <w:rPr>
              <w:noProof/>
            </w:rPr>
            <w:t>[22]</w:t>
          </w:r>
          <w:r w:rsidR="007A55C2">
            <w:fldChar w:fldCharType="end"/>
          </w:r>
          <w:r w:rsidR="006754C0">
            <w:t xml:space="preserve"> </w:t>
          </w:r>
          <w:r w:rsidR="006754C0">
            <w:fldChar w:fldCharType="begin" w:fldLock="1"/>
          </w:r>
          <w:r w:rsidR="006754C0">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6754C0" w:rsidRPr="006754C0">
            <w:rPr>
              <w:noProof/>
            </w:rPr>
            <w:t>[23]</w:t>
          </w:r>
          <w:r w:rsidR="006754C0">
            <w:fldChar w:fldCharType="end"/>
          </w:r>
          <w:r w:rsidR="006754C0">
            <w:t xml:space="preserve"> </w:t>
          </w:r>
          <w:r w:rsidR="006754C0">
            <w:fldChar w:fldCharType="begin" w:fldLock="1"/>
          </w:r>
          <w:r w:rsidR="009F1A4E">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6754C0" w:rsidRPr="006754C0">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3D4A7A">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9F1A4E" w:rsidRPr="009F1A4E">
            <w:rPr>
              <w:noProof/>
            </w:rPr>
            <w:t>[25]</w:t>
          </w:r>
          <w:r w:rsidR="009F1A4E">
            <w:fldChar w:fldCharType="end"/>
          </w:r>
          <w:r w:rsidR="009F1A4E">
            <w:t>.</w:t>
          </w:r>
          <w:r w:rsidR="002221A3">
            <w:t xml:space="preserve"> </w:t>
          </w:r>
          <w:r w:rsidR="00427CFE">
            <w:t xml:space="preserve">Angesichts dieser riesigen und immer </w:t>
          </w:r>
          <w:r w:rsidR="00427CFE">
            <w:lastRenderedPageBreak/>
            <w:t>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62ECB9F5"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265C2E">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D4A7A" w:rsidRPr="003D4A7A">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In diesem Zusammenhang fällt auch der Begriff der Computerlinguistik (engl.</w:t>
          </w:r>
          <w:r w:rsidR="00302247">
            <w:t xml:space="preserve"> </w:t>
          </w:r>
          <w:proofErr w:type="spellStart"/>
          <w:r w:rsidR="00AE2D19">
            <w:t>n</w:t>
          </w:r>
          <w:r w:rsidR="00AE2D19" w:rsidRPr="00AE2D19">
            <w:t>atural</w:t>
          </w:r>
          <w:proofErr w:type="spellEnd"/>
          <w:r w:rsidR="00AE2D19" w:rsidRPr="00AE2D19">
            <w:t xml:space="preserve"> </w:t>
          </w:r>
          <w:proofErr w:type="spellStart"/>
          <w:r w:rsidR="00AE2D19" w:rsidRPr="00AE2D19">
            <w:t>language</w:t>
          </w:r>
          <w:proofErr w:type="spellEnd"/>
          <w:r w:rsidR="00AE2D19" w:rsidRPr="00AE2D19">
            <w:t xml:space="preserve"> </w:t>
          </w:r>
          <w:proofErr w:type="spellStart"/>
          <w:r w:rsidR="00AE2D19" w:rsidRPr="00AE2D19">
            <w:t>processing</w:t>
          </w:r>
          <w:proofErr w:type="spellEnd"/>
          <w:r w:rsidR="00AE2D19">
            <w:t xml:space="preserve">; </w:t>
          </w:r>
          <w:r w:rsidR="00AE2D19" w:rsidRPr="00AE2D19">
            <w:t>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0848C0">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265C2E" w:rsidRPr="00265C2E">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1D086815"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052112">
            <w:t>Kapitel 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71" w:name="_Ref66154697"/>
          <w:bookmarkStart w:id="72" w:name="_Toc66477598"/>
          <w:bookmarkStart w:id="73" w:name="_Toc66478132"/>
          <w:r>
            <w:t>CPI</w:t>
          </w:r>
          <w:r w:rsidR="00F720B6">
            <w:t xml:space="preserve"> </w:t>
          </w:r>
          <w:r>
            <w:t>T</w:t>
          </w:r>
          <w:r w:rsidR="00F720B6">
            <w:t>ext</w:t>
          </w:r>
          <w:r>
            <w:t xml:space="preserve"> M</w:t>
          </w:r>
          <w:r w:rsidR="00F720B6">
            <w:t>ining</w:t>
          </w:r>
          <w:bookmarkEnd w:id="71"/>
          <w:bookmarkEnd w:id="72"/>
          <w:bookmarkEnd w:id="73"/>
          <w:r w:rsidR="00F720B6">
            <w:t xml:space="preserve"> </w:t>
          </w:r>
        </w:p>
        <w:p w14:paraId="60C71FFD" w14:textId="7E75878E" w:rsidR="005D3C7D" w:rsidRDefault="005D3C7D" w:rsidP="00813877">
          <w:r>
            <w:t xml:space="preserve">Im CPI Text Mining geht es, wie in </w:t>
          </w:r>
          <w:r>
            <w:fldChar w:fldCharType="begin"/>
          </w:r>
          <w:r>
            <w:instrText xml:space="preserve"> REF _Ref66208620 \r \h </w:instrText>
          </w:r>
          <w:r>
            <w:fldChar w:fldCharType="separate"/>
          </w:r>
          <w:r>
            <w:t>1.2</w:t>
          </w:r>
          <w:r>
            <w:fldChar w:fldCharType="end"/>
          </w:r>
          <w:r>
            <w:t xml:space="preserve"> beschrieben, um die Extraktion der Informationen zu einer möglichen Interaktion </w:t>
          </w:r>
          <w:r w:rsidR="00B11737">
            <w:t>zwischen einer kleinen chemischen Verbindung</w:t>
          </w:r>
          <w:r>
            <w:t xml:space="preserve"> und einem Protein</w:t>
          </w:r>
          <w:r w:rsidR="00185E9B">
            <w:t xml:space="preserve"> (CPI-Paar)</w:t>
          </w:r>
          <w:r w:rsidR="004F15E6">
            <w:t xml:space="preserve"> 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281602">
            <w:t xml:space="preserve">Abbildung </w:t>
          </w:r>
          <w:r w:rsidR="00281602">
            <w:rPr>
              <w:noProof/>
            </w:rPr>
            <w:t>9</w:t>
          </w:r>
          <w:r w:rsidR="00281602">
            <w:fldChar w:fldCharType="end"/>
          </w:r>
          <w:r w:rsidR="00281602">
            <w:t>).</w:t>
          </w:r>
        </w:p>
        <w:p w14:paraId="19ABBD36" w14:textId="481D10DC" w:rsidR="00772E42" w:rsidRDefault="00807BB6" w:rsidP="002A7EAD">
          <w:pPr>
            <w:pStyle w:val="Abbildung"/>
          </w:pPr>
          <w:r w:rsidRPr="002A7EAD">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1014A877" w:rsidR="005C1895" w:rsidRDefault="00772E42" w:rsidP="00772E42">
          <w:pPr>
            <w:pStyle w:val="Beschriftung"/>
            <w:jc w:val="both"/>
          </w:pPr>
          <w:bookmarkStart w:id="74" w:name="_Ref66225306"/>
          <w:r>
            <w:t xml:space="preserve">Abbildung </w:t>
          </w:r>
          <w:r>
            <w:fldChar w:fldCharType="begin"/>
          </w:r>
          <w:r>
            <w:instrText xml:space="preserve"> SEQ Abbildung \* ARABIC </w:instrText>
          </w:r>
          <w:r>
            <w:fldChar w:fldCharType="separate"/>
          </w:r>
          <w:r w:rsidR="00426A43">
            <w:rPr>
              <w:noProof/>
            </w:rPr>
            <w:t>9</w:t>
          </w:r>
          <w:r>
            <w:fldChar w:fldCharType="end"/>
          </w:r>
          <w:bookmarkEnd w:id="74"/>
          <w:r>
            <w:t xml:space="preserve">: Beispielsätze mit </w:t>
          </w:r>
          <w:r w:rsidR="00014AEC">
            <w:t>CPI-Paaren</w:t>
          </w:r>
          <w:r>
            <w:t xml:space="preserve"> aus wissenschaftlichen Arbeiten. Die vorhandenen Proteine sind mit blau und die kleinen chemischen Verbindungen mit rot hinterlegt. (1)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2) Beispielsatz </w:t>
          </w:r>
          <w:r w:rsidR="0017640C">
            <w:lastRenderedPageBreak/>
            <w:t xml:space="preserve">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56C6CB1D" w:rsidR="003652A8" w:rsidRDefault="002277AF" w:rsidP="00ED3A49">
          <w:r>
            <w:t xml:space="preserve">Bei dem CPI Text Mining handelt es sich um eine konkrete Anwendung von allgemeinem </w:t>
          </w:r>
          <w:proofErr w:type="spellStart"/>
          <w:r>
            <w:t>Beziehung</w:t>
          </w:r>
          <w:r w:rsidR="00323AFA">
            <w:t>s</w:t>
          </w:r>
          <w:proofErr w:type="spellEnd"/>
          <w:r>
            <w:noBreakHyphen/>
            <w:t xml:space="preserve">Text Mining (engl. </w:t>
          </w:r>
          <w:proofErr w:type="spellStart"/>
          <w:r>
            <w:t>relation</w:t>
          </w:r>
          <w:proofErr w:type="spellEnd"/>
          <w:r>
            <w:t xml:space="preserve"> </w:t>
          </w:r>
          <w:proofErr w:type="spellStart"/>
          <w:r>
            <w:t>extraction</w:t>
          </w:r>
          <w:proofErr w:type="spellEnd"/>
          <w:r w:rsidR="00716937">
            <w:t>; RE</w:t>
          </w:r>
          <w:r>
            <w:t>)</w:t>
          </w:r>
          <w:r w:rsidR="00F512C4">
            <w:t>.</w:t>
          </w:r>
          <w:r w:rsidR="001222F5">
            <w:t xml:space="preserve"> Weitere mögliche extrahierte Beziehungen sind z.B. Protein-Protein Interaktionen (eng. protein-protein </w:t>
          </w:r>
          <w:proofErr w:type="spellStart"/>
          <w:r w:rsidR="001222F5">
            <w:t>interactions</w:t>
          </w:r>
          <w:proofErr w:type="spellEnd"/>
          <w:r w:rsidR="001222F5">
            <w:t xml:space="preserve">), Gen-Krankheit Zusammenhänge (engl. </w:t>
          </w:r>
          <w:r w:rsidR="001222F5" w:rsidRPr="001222F5">
            <w:t>gene-</w:t>
          </w:r>
          <w:proofErr w:type="spellStart"/>
          <w:r w:rsidR="001222F5" w:rsidRPr="001222F5">
            <w:t>disease</w:t>
          </w:r>
          <w:proofErr w:type="spellEnd"/>
          <w:r w:rsidR="001222F5">
            <w:t xml:space="preserve"> </w:t>
          </w:r>
          <w:proofErr w:type="spellStart"/>
          <w:r w:rsidR="001222F5" w:rsidRPr="001222F5">
            <w:t>associations</w:t>
          </w:r>
          <w:proofErr w:type="spellEnd"/>
          <w:r w:rsidR="001222F5">
            <w:t>) und</w:t>
          </w:r>
          <w:r w:rsidR="005D4694">
            <w:t xml:space="preserve"> chemische Verbindungen</w:t>
          </w:r>
          <w:r w:rsidR="005D4694">
            <w:noBreakHyphen/>
            <w:t xml:space="preserve">Gen Interaktionen </w:t>
          </w:r>
          <w:r w:rsidR="00B9294E">
            <w:t xml:space="preserve">(engl. </w:t>
          </w:r>
          <w:r w:rsidR="00B9294E" w:rsidRPr="00B9294E">
            <w:t>compound</w:t>
          </w:r>
          <w:r w:rsidR="00B9294E">
            <w:t>-</w:t>
          </w:r>
          <w:proofErr w:type="spellStart"/>
          <w:r w:rsidR="00B9294E" w:rsidRPr="00B9294E">
            <w:t>gene</w:t>
          </w:r>
          <w:proofErr w:type="spellEnd"/>
          <w:r w:rsidR="00B9294E">
            <w:t xml:space="preserve"> </w:t>
          </w:r>
          <w:proofErr w:type="spellStart"/>
          <w:r w:rsidR="00B9294E">
            <w:t>interaction</w:t>
          </w:r>
          <w:proofErr w:type="spellEnd"/>
          <w:r w:rsidR="00B9294E">
            <w:t>)</w:t>
          </w:r>
          <w:r w:rsidR="005D4694">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5B73ACE9" w:rsidR="00E31CCC" w:rsidRDefault="00E66924" w:rsidP="002168C7">
          <w:pPr>
            <w:pStyle w:val="berschrift3"/>
          </w:pPr>
          <w:bookmarkStart w:id="75" w:name="_Toc66477599"/>
          <w:bookmarkStart w:id="76" w:name="_Toc66478133"/>
          <w:commentRangeStart w:id="77"/>
          <w:r>
            <w:t>Historie</w:t>
          </w:r>
          <w:r w:rsidR="00E31CCC">
            <w:t xml:space="preserve"> </w:t>
          </w:r>
          <w:commentRangeEnd w:id="77"/>
          <w:r w:rsidR="0023592B">
            <w:rPr>
              <w:rStyle w:val="Kommentarzeichen"/>
              <w:rFonts w:ascii="Times New Roman" w:eastAsiaTheme="minorHAnsi" w:hAnsi="Times New Roman" w:cstheme="minorBidi"/>
            </w:rPr>
            <w:commentReference w:id="77"/>
          </w:r>
          <w:r w:rsidR="00E31CCC">
            <w:t xml:space="preserve">von </w:t>
          </w:r>
          <w:r>
            <w:t>RE</w:t>
          </w:r>
          <w:r w:rsidR="00EA5A9F">
            <w:t>-T</w:t>
          </w:r>
          <w:r w:rsidR="00E31CCC">
            <w:t>ext</w:t>
          </w:r>
          <w:r w:rsidR="00EA5A9F">
            <w:t xml:space="preserve"> M</w:t>
          </w:r>
          <w:r w:rsidR="00E31CCC">
            <w:t>ining</w:t>
          </w:r>
          <w:r>
            <w:t xml:space="preserve"> mit Blick auf CPI-Text Mining</w:t>
          </w:r>
          <w:bookmarkEnd w:id="75"/>
          <w:bookmarkEnd w:id="76"/>
          <w:r w:rsidR="00E31CCC">
            <w:t xml:space="preserve"> </w:t>
          </w:r>
        </w:p>
        <w:p w14:paraId="0EF58E58" w14:textId="34F5EA7F" w:rsidR="00EA5A9F" w:rsidRDefault="008172DA" w:rsidP="007A2A44">
          <w:r>
            <w:t>Zum RE aus der Literatur gibt es grundlegend verschiedene Ansätze.</w:t>
          </w:r>
          <w:r w:rsidR="009014BB">
            <w:t xml:space="preserve"> In XXXXXXX sind ausgewählte Arbeiten zum RE-Text Mining grafisch dargestellt. </w:t>
          </w:r>
        </w:p>
        <w:p w14:paraId="55136FCF" w14:textId="77777777" w:rsidR="00D40ECF" w:rsidRDefault="00D40ECF" w:rsidP="009F49C1">
          <w:pPr>
            <w:rPr>
              <w:color w:val="000000"/>
              <w:shd w:val="clear" w:color="auto" w:fill="FFFFFF"/>
            </w:rPr>
          </w:pPr>
        </w:p>
        <w:p w14:paraId="44710B3F" w14:textId="66C80F69" w:rsidR="004A4459" w:rsidRPr="004A4459" w:rsidRDefault="004A4459" w:rsidP="004A4459">
          <w:pPr>
            <w:rPr>
              <w:b/>
              <w:bCs/>
            </w:rPr>
          </w:pPr>
          <w:r w:rsidRPr="002100EE">
            <w:rPr>
              <w:b/>
              <w:bCs/>
              <w:highlight w:val="yellow"/>
            </w:rPr>
            <w:t xml:space="preserve">Dann hier die </w:t>
          </w:r>
          <w:proofErr w:type="spellStart"/>
          <w:r w:rsidRPr="002100EE">
            <w:rPr>
              <w:b/>
              <w:bCs/>
              <w:highlight w:val="yellow"/>
            </w:rPr>
            <w:t>timeline</w:t>
          </w:r>
          <w:proofErr w:type="spellEnd"/>
          <w:r w:rsidRPr="002100EE">
            <w:rPr>
              <w:b/>
              <w:bCs/>
              <w:highlight w:val="yellow"/>
            </w:rPr>
            <w:t xml:space="preserve"> </w:t>
          </w:r>
          <w:hyperlink r:id="rId32" w:history="1">
            <w:r w:rsidRPr="002100EE">
              <w:rPr>
                <w:rStyle w:val="Hyperlink"/>
                <w:highlight w:val="yellow"/>
              </w:rPr>
              <w:t>C:\Users\Manuel Dorer\Desktop\</w:t>
            </w:r>
            <w:proofErr w:type="spellStart"/>
            <w:r w:rsidRPr="002100EE">
              <w:rPr>
                <w:rStyle w:val="Hyperlink"/>
                <w:highlight w:val="yellow"/>
              </w:rPr>
              <w:t>BA_win</w:t>
            </w:r>
            <w:proofErr w:type="spellEnd"/>
            <w:r w:rsidRPr="002100EE">
              <w:rPr>
                <w:rStyle w:val="Hyperlink"/>
                <w:highlight w:val="yellow"/>
              </w:rPr>
              <w:t>\schreiben\Timeline.pptx</w:t>
            </w:r>
          </w:hyperlink>
        </w:p>
        <w:p w14:paraId="1A3ADA3E" w14:textId="77777777" w:rsidR="00D40ECF" w:rsidRDefault="00D40ECF" w:rsidP="00FA1DA1"/>
        <w:p w14:paraId="55228839" w14:textId="47AEF7CC"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752DC6">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0848C0" w:rsidRPr="000848C0">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752DC6">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752DC6" w:rsidRPr="00752DC6">
            <w:rPr>
              <w:noProof/>
            </w:rPr>
            <w:t>[28]</w:t>
          </w:r>
          <w:r w:rsidR="00752DC6">
            <w:fldChar w:fldCharType="end"/>
          </w:r>
          <w:r w:rsidR="00BE56CE">
            <w:t xml:space="preserve">, oder den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8A7C12">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752DC6" w:rsidRPr="00752DC6">
            <w:rPr>
              <w:noProof/>
            </w:rPr>
            <w:t>[29]</w:t>
          </w:r>
          <w:r w:rsidR="00752DC6">
            <w:fldChar w:fldCharType="end"/>
          </w:r>
          <w:r w:rsidR="00E26242">
            <w:t>,</w:t>
          </w:r>
          <w:r w:rsidR="00BE56CE">
            <w:t xml:space="preserve"> </w:t>
          </w:r>
          <w:r w:rsidR="00CF5A4D">
            <w:t>verbessert werden.</w:t>
          </w:r>
          <w:r w:rsidR="00BF4C09">
            <w:t xml:space="preserve"> </w:t>
          </w:r>
        </w:p>
        <w:p w14:paraId="166EAC7D" w14:textId="3CA5853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F34AF9">
            <w:t xml:space="preserve">Anhand von </w:t>
          </w:r>
          <w:r w:rsidR="00ED6840">
            <w:t xml:space="preserve">typischen Mustern </w:t>
          </w:r>
          <w:r w:rsidR="00C350AF">
            <w:t>an</w:t>
          </w:r>
          <w:r w:rsidR="00ED6840">
            <w:t xml:space="preserve"> Entitäten-Paare</w:t>
          </w:r>
          <w:r w:rsidR="00572D06">
            <w:t>n</w:t>
          </w:r>
          <w:r w:rsidR="00ED6840">
            <w:t xml:space="preserve"> in der Literatur, </w:t>
          </w:r>
          <w:r w:rsidR="00F34AF9">
            <w:t>werden</w:t>
          </w:r>
          <w:r w:rsidR="00ED6840">
            <w:t xml:space="preserve"> diese Regeln</w:t>
          </w:r>
          <w:r w:rsidR="00F34AF9">
            <w:t xml:space="preserve"> 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Pr="002B3877">
            <w:rPr>
              <w:noProof/>
            </w:rPr>
            <w:t>[30]</w:t>
          </w:r>
          <w:r>
            <w:fldChar w:fldCharType="end"/>
          </w:r>
          <w:r>
            <w:t xml:space="preserve"> </w:t>
          </w:r>
          <w:r w:rsidR="00905C2A">
            <w:t>oder automatisiert</w:t>
          </w:r>
          <w:r>
            <w:t xml:space="preserve"> </w:t>
          </w:r>
          <w:r>
            <w:fldChar w:fldCharType="begin" w:fldLock="1"/>
          </w:r>
          <w:r w:rsidR="00346A1F">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Pr="002B3877">
            <w:rPr>
              <w:noProof/>
            </w:rPr>
            <w:t>[31]</w:t>
          </w:r>
          <w:r>
            <w:fldChar w:fldCharType="end"/>
          </w:r>
          <w:r w:rsidR="00905C2A">
            <w:t xml:space="preserve"> gefunden werden.</w:t>
          </w:r>
          <w:r w:rsidR="00572D06">
            <w:t xml:space="preserve"> </w:t>
          </w:r>
          <w:proofErr w:type="gramStart"/>
          <w:r w:rsidR="00EE554B">
            <w:t>Mit de</w:t>
          </w:r>
          <w:r w:rsidR="00F971AA">
            <w:t>n</w:t>
          </w:r>
          <w:r w:rsidR="00EE554B">
            <w:t xml:space="preserve"> </w:t>
          </w:r>
          <w:r w:rsidR="00572D06">
            <w:t>Muster</w:t>
          </w:r>
          <w:proofErr w:type="gramEnd"/>
          <w:r w:rsidR="005115FE">
            <w:noBreakHyphen/>
          </w:r>
          <w:r w:rsidR="00572D06">
            <w:t>basierte</w:t>
          </w:r>
          <w:r w:rsidR="00EE554B">
            <w:t>n</w:t>
          </w:r>
          <w:r w:rsidR="005115FE">
            <w:noBreakHyphen/>
          </w:r>
          <w:r w:rsidR="00572D06">
            <w:t>Ansätze</w:t>
          </w:r>
          <w:r w:rsidR="00EE554B">
            <w:t>n</w:t>
          </w:r>
          <w:r w:rsidR="00572D06">
            <w:t xml:space="preserve"> zum RE-Text Mining</w:t>
          </w:r>
          <w:r w:rsidR="00EE554B">
            <w:t>, lassen sich relativ gut</w:t>
          </w:r>
          <w:r w:rsidR="00F971AA">
            <w:t xml:space="preserve"> einfache Interaktionen in Sätzen erfassen</w:t>
          </w:r>
          <w:r w:rsidR="005115FE">
            <w:t xml:space="preserve">. </w:t>
          </w:r>
          <w:r w:rsidR="00060914">
            <w:t>B</w:t>
          </w:r>
          <w:r w:rsidR="00F971AA">
            <w:t>ei in der Wissenschaft üblichen komplex</w:t>
          </w:r>
          <w:r w:rsidR="00346A1F">
            <w:t>er</w:t>
          </w:r>
          <w:r w:rsidR="00F971AA">
            <w:t>en Sätzen, gerät dieser Ansatz</w:t>
          </w:r>
          <w:r w:rsidR="00C03289">
            <w:t xml:space="preserve"> schnell</w:t>
          </w:r>
          <w:r w:rsidR="00F971AA">
            <w:t xml:space="preserve"> an seine </w:t>
          </w:r>
          <w:r w:rsidR="005115FE">
            <w:t>Grenzen</w:t>
          </w:r>
          <w:r w:rsidR="00346A1F">
            <w:t xml:space="preserve"> </w:t>
          </w:r>
          <w:r w:rsidR="00346A1F">
            <w:fldChar w:fldCharType="begin" w:fldLock="1"/>
          </w:r>
          <w:r w:rsidR="005F7385">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46A1F" w:rsidRPr="00346A1F">
            <w:rPr>
              <w:noProof/>
            </w:rPr>
            <w:t>[32]</w:t>
          </w:r>
          <w:r w:rsidR="00346A1F">
            <w:fldChar w:fldCharType="end"/>
          </w:r>
          <w:r w:rsidR="005115FE">
            <w:t>.</w:t>
          </w:r>
          <w:r w:rsidR="00497B13">
            <w:t xml:space="preserve"> </w:t>
          </w:r>
          <w:r w:rsidR="00F971AA">
            <w:t xml:space="preserve"> </w:t>
          </w:r>
          <w:r w:rsidR="00EE554B">
            <w:t xml:space="preserve"> </w:t>
          </w:r>
        </w:p>
        <w:p w14:paraId="789D329A" w14:textId="65ED3D2E"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5F7385">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5F7385" w:rsidRPr="005F7385">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241EBD">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5F7385" w:rsidRPr="005F7385">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w:t>
          </w:r>
          <w:r w:rsidR="00EC2FDB">
            <w:lastRenderedPageBreak/>
            <w:t>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E04F7B">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241EBD" w:rsidRPr="00241EBD">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6771F8">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E04F7B" w:rsidRPr="00E04F7B">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2A5FF5" w:rsidRPr="002A5FF5">
            <w:rPr>
              <w:i/>
              <w:iCs/>
              <w:shd w:val="clear" w:color="auto" w:fill="FFFFFF"/>
            </w:rPr>
            <w:t>Automated</w:t>
          </w:r>
          <w:proofErr w:type="spellEnd"/>
          <w:r w:rsidR="002A5FF5" w:rsidRPr="002A5FF5">
            <w:rPr>
              <w:i/>
              <w:iCs/>
              <w:shd w:val="clear" w:color="auto" w:fill="FFFFFF"/>
            </w:rPr>
            <w:t xml:space="preserve"> </w:t>
          </w:r>
          <w:proofErr w:type="spellStart"/>
          <w:r w:rsidR="002A5FF5" w:rsidRPr="002A5FF5">
            <w:rPr>
              <w:i/>
              <w:iCs/>
              <w:shd w:val="clear" w:color="auto" w:fill="FFFFFF"/>
            </w:rPr>
            <w:t>recognition</w:t>
          </w:r>
          <w:proofErr w:type="spellEnd"/>
          <w:r w:rsidR="002A5FF5" w:rsidRPr="002A5FF5">
            <w:rPr>
              <w:i/>
              <w:iCs/>
              <w:shd w:val="clear" w:color="auto" w:fill="FFFFFF"/>
            </w:rPr>
            <w:t xml:space="preserve"> </w:t>
          </w:r>
          <w:proofErr w:type="spellStart"/>
          <w:r w:rsidR="002A5FF5" w:rsidRPr="002A5FF5">
            <w:rPr>
              <w:i/>
              <w:iCs/>
              <w:shd w:val="clear" w:color="auto" w:fill="FFFFFF"/>
            </w:rPr>
            <w:t>of</w:t>
          </w:r>
          <w:proofErr w:type="spellEnd"/>
          <w:r w:rsidR="002A5FF5" w:rsidRPr="002A5FF5">
            <w:rPr>
              <w:i/>
              <w:iCs/>
              <w:shd w:val="clear" w:color="auto" w:fill="FFFFFF"/>
            </w:rPr>
            <w:t xml:space="preserve"> </w:t>
          </w:r>
          <w:proofErr w:type="spellStart"/>
          <w:r w:rsidR="002A5FF5" w:rsidRPr="002A5FF5">
            <w:rPr>
              <w:i/>
              <w:iCs/>
              <w:shd w:val="clear" w:color="auto" w:fill="FFFFFF"/>
            </w:rPr>
            <w:t>functional</w:t>
          </w:r>
          <w:proofErr w:type="spellEnd"/>
          <w:r w:rsidR="002A5FF5" w:rsidRPr="002A5FF5">
            <w:rPr>
              <w:i/>
              <w:iCs/>
              <w:shd w:val="clear" w:color="auto" w:fill="FFFFFF"/>
            </w:rPr>
            <w:t xml:space="preserve"> compound-protein </w:t>
          </w:r>
          <w:proofErr w:type="spellStart"/>
          <w:r w:rsidR="002A5FF5" w:rsidRPr="002A5FF5">
            <w:rPr>
              <w:i/>
              <w:iCs/>
              <w:shd w:val="clear" w:color="auto" w:fill="FFFFFF"/>
            </w:rPr>
            <w:t>relationships</w:t>
          </w:r>
          <w:proofErr w:type="spellEnd"/>
          <w:r w:rsidR="002A5FF5" w:rsidRPr="002A5FF5">
            <w:rPr>
              <w:i/>
              <w:iCs/>
              <w:shd w:val="clear" w:color="auto" w:fill="FFFFFF"/>
            </w:rPr>
            <w:t xml:space="preserve"> in </w:t>
          </w:r>
          <w:proofErr w:type="spellStart"/>
          <w:r w:rsidR="002A5FF5" w:rsidRPr="002A5FF5">
            <w:rPr>
              <w:i/>
              <w:iCs/>
              <w:shd w:val="clear" w:color="auto" w:fill="FFFFFF"/>
            </w:rPr>
            <w:t>literature</w:t>
          </w:r>
          <w:proofErr w:type="spellEnd"/>
          <w:r w:rsidR="002A5FF5" w:rsidRPr="002A5FF5">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 xml:space="preserve">,  z.B. </w:t>
          </w:r>
          <w:r w:rsidR="001C0E3E">
            <w:rPr>
              <w:shd w:val="clear" w:color="auto" w:fill="FFFFFF"/>
            </w:rPr>
            <w:t xml:space="preserve">RNN </w:t>
          </w:r>
          <w:r w:rsidR="001C0E3E">
            <w:rPr>
              <w:shd w:val="clear" w:color="auto" w:fill="FFFFFF"/>
            </w:rPr>
            <w:fldChar w:fldCharType="begin" w:fldLock="1"/>
          </w:r>
          <w:r w:rsidR="005C6720">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1C0E3E" w:rsidRPr="001C0E3E">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AF3470">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5C6720" w:rsidRPr="005C6720">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925F97">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AF3470" w:rsidRPr="00AF3470">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DB7A09">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706940" w:rsidRPr="00706940">
            <w:rPr>
              <w:noProof/>
              <w:shd w:val="clear" w:color="auto" w:fill="FFFFFF"/>
            </w:rPr>
            <w:t>[40]</w:t>
          </w:r>
          <w:r w:rsidR="00706940">
            <w:rPr>
              <w:shd w:val="clear" w:color="auto" w:fill="FFFFFF"/>
            </w:rPr>
            <w:fldChar w:fldCharType="end"/>
          </w:r>
          <w:r w:rsidR="008745CF">
            <w:rPr>
              <w:shd w:val="clear" w:color="auto" w:fill="FFFFFF"/>
            </w:rPr>
            <w:t xml:space="preserve"> (siehe.</w:t>
          </w:r>
          <w:r w:rsidR="00187FE0">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187FE0" w:rsidRPr="00187FE0">
            <w:rPr>
              <w:i/>
              <w:iCs/>
              <w:shd w:val="clear" w:color="auto" w:fill="FFFFFF"/>
            </w:rPr>
            <w:t xml:space="preserve">BioBERT: a </w:t>
          </w:r>
          <w:proofErr w:type="spellStart"/>
          <w:r w:rsidR="00187FE0" w:rsidRPr="00187FE0">
            <w:rPr>
              <w:i/>
              <w:iCs/>
              <w:shd w:val="clear" w:color="auto" w:fill="FFFFFF"/>
            </w:rPr>
            <w:t>pre-trained</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language</w:t>
          </w:r>
          <w:proofErr w:type="spellEnd"/>
          <w:r w:rsidR="00187FE0" w:rsidRPr="00187FE0">
            <w:rPr>
              <w:i/>
              <w:iCs/>
              <w:shd w:val="clear" w:color="auto" w:fill="FFFFFF"/>
            </w:rPr>
            <w:t xml:space="preserve"> </w:t>
          </w:r>
          <w:proofErr w:type="spellStart"/>
          <w:r w:rsidR="00187FE0" w:rsidRPr="00187FE0">
            <w:rPr>
              <w:i/>
              <w:iCs/>
              <w:shd w:val="clear" w:color="auto" w:fill="FFFFFF"/>
            </w:rPr>
            <w:t>representation</w:t>
          </w:r>
          <w:proofErr w:type="spellEnd"/>
          <w:r w:rsidR="00187FE0" w:rsidRPr="00187FE0">
            <w:rPr>
              <w:i/>
              <w:iCs/>
              <w:shd w:val="clear" w:color="auto" w:fill="FFFFFF"/>
            </w:rPr>
            <w:t xml:space="preserve"> </w:t>
          </w:r>
          <w:proofErr w:type="spellStart"/>
          <w:r w:rsidR="00187FE0" w:rsidRPr="00187FE0">
            <w:rPr>
              <w:i/>
              <w:iCs/>
              <w:shd w:val="clear" w:color="auto" w:fill="FFFFFF"/>
            </w:rPr>
            <w:t>model</w:t>
          </w:r>
          <w:proofErr w:type="spellEnd"/>
          <w:r w:rsidR="00187FE0" w:rsidRPr="00187FE0">
            <w:rPr>
              <w:i/>
              <w:iCs/>
              <w:shd w:val="clear" w:color="auto" w:fill="FFFFFF"/>
            </w:rPr>
            <w:t xml:space="preserve"> </w:t>
          </w:r>
          <w:proofErr w:type="spellStart"/>
          <w:r w:rsidR="00187FE0" w:rsidRPr="00187FE0">
            <w:rPr>
              <w:i/>
              <w:iCs/>
              <w:shd w:val="clear" w:color="auto" w:fill="FFFFFF"/>
            </w:rPr>
            <w:t>for</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text</w:t>
          </w:r>
          <w:proofErr w:type="spellEnd"/>
          <w:r w:rsidR="00187FE0" w:rsidRPr="00187FE0">
            <w:rPr>
              <w:i/>
              <w:iCs/>
              <w:shd w:val="clear" w:color="auto" w:fill="FFFFFF"/>
            </w:rPr>
            <w:t xml:space="preserve"> </w:t>
          </w:r>
          <w:proofErr w:type="spellStart"/>
          <w:r w:rsidR="00187FE0" w:rsidRPr="00187FE0">
            <w:rPr>
              <w:i/>
              <w:iCs/>
              <w:shd w:val="clear" w:color="auto" w:fill="FFFFFF"/>
            </w:rPr>
            <w:t>mining</w:t>
          </w:r>
          <w:proofErr w:type="spellEnd"/>
          <w:r w:rsidR="00187FE0" w:rsidRPr="00187FE0">
            <w:rPr>
              <w:i/>
              <w:iCs/>
              <w:shd w:val="clear" w:color="auto" w:fill="FFFFFF"/>
            </w:rPr>
            <w:t xml:space="preserve"> 2019)</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35AB9CB1"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925F97">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925F97" w:rsidRPr="00925F97">
            <w:rPr>
              <w:noProof/>
            </w:rPr>
            <w:t>[36]</w:t>
          </w:r>
          <w:r w:rsidR="00925F97">
            <w:fldChar w:fldCharType="end"/>
          </w:r>
          <w:r w:rsidR="00925F97">
            <w:t xml:space="preserve">, </w:t>
          </w:r>
          <w:r w:rsidR="00925F97">
            <w:fldChar w:fldCharType="begin" w:fldLock="1"/>
          </w:r>
          <w:r w:rsidR="00706940">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925F97" w:rsidRPr="00925F97">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78"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78"/>
          <w:r w:rsidR="003F4A6F">
            <w:rPr>
              <w:shd w:val="clear" w:color="auto" w:fill="FFFFFF"/>
            </w:rPr>
            <w:t xml:space="preserve"> </w:t>
          </w:r>
        </w:p>
        <w:p w14:paraId="00EEEFC2" w14:textId="3FD21B72"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E04F7B">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241EBD" w:rsidRPr="00241EBD">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331B49">
            <w:rPr>
              <w:shd w:val="clear" w:color="auto" w:fill="FFFFFF"/>
            </w:rPr>
            <w:noBreakHyphen/>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methode</w:t>
          </w:r>
          <w:r w:rsidR="001238CB">
            <w:rPr>
              <w:shd w:val="clear" w:color="auto" w:fill="FFFFFF"/>
            </w:rPr>
            <w:t xml:space="preserve"> wird ein Abhängigkeits-Graph der Satzstruktur verwendet, um dies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 xml:space="preserve">Der Kern der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m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 xml:space="preserve">nlichkeit des </w:t>
          </w:r>
          <w:proofErr w:type="spellStart"/>
          <w:r w:rsidR="0007567C">
            <w:rPr>
              <w:shd w:val="clear" w:color="auto" w:fill="FFFFFF"/>
            </w:rPr>
            <w:t>Entitätenpaars</w:t>
          </w:r>
          <w:proofErr w:type="spellEnd"/>
          <w:r w:rsidR="0007567C">
            <w:rPr>
              <w:shd w:val="clear" w:color="auto" w:fill="FFFFFF"/>
            </w:rPr>
            <w:t xml:space="preserve">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FA1775">
            <w:t xml:space="preserve">Tabelle </w:t>
          </w:r>
          <w:r w:rsidR="00FA1775">
            <w:rPr>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p>
        <w:p w14:paraId="6270A47E" w14:textId="3E3DC972" w:rsidR="00C32981" w:rsidRDefault="00C32981" w:rsidP="00C32981">
          <w:pPr>
            <w:pStyle w:val="Beschriftung"/>
            <w:keepNext/>
          </w:pPr>
          <w:bookmarkStart w:id="79" w:name="_Ref66393393"/>
          <w:r>
            <w:t xml:space="preserve">Tabelle </w:t>
          </w:r>
          <w:r>
            <w:fldChar w:fldCharType="begin"/>
          </w:r>
          <w:r>
            <w:instrText xml:space="preserve"> SEQ Tabelle \* ARABIC </w:instrText>
          </w:r>
          <w:r>
            <w:fldChar w:fldCharType="separate"/>
          </w:r>
          <w:r w:rsidR="0093376B">
            <w:rPr>
              <w:noProof/>
            </w:rPr>
            <w:t>1</w:t>
          </w:r>
          <w:r>
            <w:fldChar w:fldCharType="end"/>
          </w:r>
          <w:bookmarkEnd w:id="79"/>
          <w:r>
            <w:t xml:space="preserve">: Ergebnisse der Kreuzvalidierung </w:t>
          </w:r>
          <w:r>
            <w:fldChar w:fldCharType="begin" w:fldLock="1"/>
          </w:r>
          <w:r w:rsidR="00E04F7B">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241EBD" w:rsidRPr="00241EBD">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57146D">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77777777" w:rsidR="00C32981" w:rsidRPr="00C32981" w:rsidRDefault="00C32981" w:rsidP="006161F5">
                <w:pPr>
                  <w:pStyle w:val="TabelleBA"/>
                  <w:spacing w:line="240" w:lineRule="auto"/>
                  <w:jc w:val="both"/>
                  <w:rPr>
                    <w:b/>
                    <w:snapToGrid/>
                    <w:szCs w:val="22"/>
                    <w:lang w:val="de-DE"/>
                  </w:rPr>
                </w:pPr>
                <w:r w:rsidRPr="00C32981">
                  <w:rPr>
                    <w:b/>
                    <w:snapToGrid/>
                    <w:szCs w:val="22"/>
                    <w:lang w:val="de-DE"/>
                  </w:rPr>
                  <w:t>Kernm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C32981" w:rsidRDefault="00C32981" w:rsidP="006161F5">
                <w:pPr>
                  <w:pStyle w:val="TabelleBA"/>
                  <w:spacing w:line="240" w:lineRule="auto"/>
                  <w:rPr>
                    <w:szCs w:val="22"/>
                    <w:lang w:val="de-DE"/>
                  </w:rPr>
                </w:pPr>
                <w:r w:rsidRPr="00C32981">
                  <w:rPr>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C32981" w:rsidRDefault="00C32981" w:rsidP="006161F5">
                <w:pPr>
                  <w:pStyle w:val="TabelleBA"/>
                  <w:spacing w:line="240" w:lineRule="auto"/>
                  <w:rPr>
                    <w:szCs w:val="22"/>
                    <w:lang w:val="de-DE"/>
                  </w:rPr>
                </w:pPr>
                <w:r w:rsidRPr="00C32981">
                  <w:rPr>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2B426389"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86066E" w:rsidRPr="00BF3E3B">
            <w:rPr>
              <w:b/>
              <w:bCs/>
              <w:shd w:val="clear" w:color="auto" w:fill="FFFFFF"/>
            </w:rPr>
            <w:t xml:space="preserve">Die binäre </w:t>
          </w:r>
          <w:proofErr w:type="spellStart"/>
          <w:r w:rsidR="0086066E" w:rsidRPr="00BF3E3B">
            <w:rPr>
              <w:b/>
              <w:bCs/>
              <w:shd w:val="clear" w:color="auto" w:fill="FFFFFF"/>
            </w:rPr>
            <w:t>Labelung</w:t>
          </w:r>
          <w:proofErr w:type="spellEnd"/>
          <w:r w:rsidR="0086066E" w:rsidRPr="00BF3E3B">
            <w:rPr>
              <w:b/>
              <w:bCs/>
              <w:shd w:val="clear" w:color="auto" w:fill="FFFFFF"/>
            </w:rPr>
            <w:t xml:space="preserve"> ist</w:t>
          </w:r>
          <w:r w:rsidR="009B6B67" w:rsidRPr="00BF3E3B">
            <w:rPr>
              <w:b/>
              <w:bCs/>
              <w:shd w:val="clear" w:color="auto" w:fill="FFFFFF"/>
            </w:rPr>
            <w:t>,</w:t>
          </w:r>
          <w:r w:rsidR="0086066E" w:rsidRPr="00BF3E3B">
            <w:rPr>
              <w:b/>
              <w:bCs/>
              <w:shd w:val="clear" w:color="auto" w:fill="FFFFFF"/>
            </w:rPr>
            <w:t xml:space="preserve"> mit bereits existierenden CPI-Datensätzen</w:t>
          </w:r>
          <w:r w:rsidR="009B6B67" w:rsidRPr="00BF3E3B">
            <w:rPr>
              <w:b/>
              <w:bCs/>
              <w:shd w:val="clear" w:color="auto" w:fill="FFFFFF"/>
            </w:rPr>
            <w:t xml:space="preserve"> verglichen,</w:t>
          </w:r>
          <w:r w:rsidR="0086066E" w:rsidRPr="00BF3E3B">
            <w:rPr>
              <w:b/>
              <w:bCs/>
              <w:shd w:val="clear" w:color="auto" w:fill="FFFFFF"/>
            </w:rPr>
            <w:t xml:space="preserve"> einzigartig.</w:t>
          </w:r>
          <w:r w:rsidR="009B6B67">
            <w:rPr>
              <w:shd w:val="clear" w:color="auto" w:fill="FFFFFF"/>
            </w:rPr>
            <w:t xml:space="preserve"> So gibt es z.B. in dem häufig </w:t>
          </w:r>
          <w:r w:rsidR="009B6B67">
            <w:rPr>
              <w:shd w:val="clear" w:color="auto" w:fill="FFFFFF"/>
            </w:rPr>
            <w:lastRenderedPageBreak/>
            <w:t xml:space="preserve">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706940">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925F97" w:rsidRPr="00925F97">
            <w:rPr>
              <w:noProof/>
              <w:shd w:val="clear" w:color="auto" w:fill="FFFFFF"/>
            </w:rPr>
            <w:t>[41]</w:t>
          </w:r>
          <w:r w:rsidR="009B6B67">
            <w:rPr>
              <w:shd w:val="clear" w:color="auto" w:fill="FFFFFF"/>
            </w:rPr>
            <w:fldChar w:fldCharType="end"/>
          </w:r>
          <w:r w:rsidR="009B6B67">
            <w:rPr>
              <w:shd w:val="clear" w:color="auto" w:fill="FFFFFF"/>
            </w:rPr>
            <w:t xml:space="preserve"> 10 verschiedene Label, welche die Art der CPI-Interaktion näher beschreiben.</w:t>
          </w:r>
        </w:p>
        <w:p w14:paraId="68DAE162" w14:textId="3DCA6A41" w:rsidR="00E6013C" w:rsidRPr="00BF3E3B" w:rsidRDefault="00FD274C" w:rsidP="005F7D85">
          <w:pPr>
            <w:rPr>
              <w:shd w:val="clear" w:color="auto" w:fill="FFFFFF"/>
            </w:rPr>
          </w:pPr>
          <w:r w:rsidRPr="00BF3E3B">
            <w:rPr>
              <w:shd w:val="clear" w:color="auto" w:fill="FFFFFF"/>
            </w:rPr>
            <w:t xml:space="preserve">In dieser </w:t>
          </w:r>
          <w:r w:rsidR="008331F4" w:rsidRPr="00BF3E3B">
            <w:rPr>
              <w:shd w:val="clear" w:color="auto" w:fill="FFFFFF"/>
            </w:rPr>
            <w:t>Bachelorarbeit</w:t>
          </w:r>
          <w:r w:rsidRPr="00BF3E3B">
            <w:rPr>
              <w:shd w:val="clear" w:color="auto" w:fill="FFFFFF"/>
            </w:rPr>
            <w:t xml:space="preserve">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E04F7B">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241EBD" w:rsidRPr="00241EBD">
            <w:rPr>
              <w:noProof/>
              <w:shd w:val="clear" w:color="auto" w:fill="FFFFFF"/>
            </w:rPr>
            <w:t>[36]</w:t>
          </w:r>
          <w:r w:rsidRPr="00BF3E3B">
            <w:rPr>
              <w:shd w:val="clear" w:color="auto" w:fill="FFFFFF"/>
            </w:rPr>
            <w:fldChar w:fldCharType="end"/>
          </w:r>
          <w:r w:rsidRPr="00BF3E3B">
            <w:rPr>
              <w:shd w:val="clear" w:color="auto" w:fill="FFFFFF"/>
            </w:rPr>
            <w:t xml:space="preserve"> beschrieben, ein Vergleich der Kern-Methoden mit auf tiefen Lernen basierenden Ansätzen, unter </w:t>
          </w:r>
          <w:r w:rsidR="003F7B60" w:rsidRPr="00BF3E3B">
            <w:rPr>
              <w:shd w:val="clear" w:color="auto" w:fill="FFFFFF"/>
            </w:rPr>
            <w:t>Verwendung desselben</w:t>
          </w:r>
          <w:commentRangeStart w:id="80"/>
          <w:r w:rsidRPr="00BF3E3B">
            <w:rPr>
              <w:shd w:val="clear" w:color="auto" w:fill="FFFFFF"/>
            </w:rPr>
            <w:t xml:space="preserve"> </w:t>
          </w:r>
          <w:r w:rsidR="00014E64" w:rsidRPr="00BF3E3B">
            <w:rPr>
              <w:shd w:val="clear" w:color="auto" w:fill="FFFFFF"/>
            </w:rPr>
            <w:t>Datensatz</w:t>
          </w:r>
          <w:r w:rsidR="003F7B60" w:rsidRPr="00BF3E3B">
            <w:rPr>
              <w:shd w:val="clear" w:color="auto" w:fill="FFFFFF"/>
            </w:rPr>
            <w:t>es</w:t>
          </w:r>
          <w:r w:rsidR="00014E64" w:rsidRPr="00BF3E3B">
            <w:rPr>
              <w:shd w:val="clear" w:color="auto" w:fill="FFFFFF"/>
            </w:rPr>
            <w:t xml:space="preserve"> </w:t>
          </w:r>
          <w:commentRangeEnd w:id="80"/>
          <w:r w:rsidRPr="00BF3E3B">
            <w:rPr>
              <w:rStyle w:val="Kommentarzeichen"/>
            </w:rPr>
            <w:commentReference w:id="80"/>
          </w:r>
          <w:r w:rsidRPr="00BF3E3B">
            <w:rPr>
              <w:shd w:val="clear" w:color="auto" w:fill="FFFFFF"/>
            </w:rPr>
            <w:t>erfolgen.</w:t>
          </w:r>
        </w:p>
        <w:p w14:paraId="57B574B8" w14:textId="5A019373" w:rsidR="002355F0" w:rsidRDefault="008745CF" w:rsidP="003F4A6F">
          <w:pPr>
            <w:pStyle w:val="berschrift4"/>
            <w:rPr>
              <w:shd w:val="clear" w:color="auto" w:fill="FFFFFF"/>
            </w:rPr>
          </w:pPr>
          <w:bookmarkStart w:id="81"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81"/>
        </w:p>
        <w:p w14:paraId="6A890E6D" w14:textId="4218C541" w:rsidR="00426383" w:rsidRDefault="00DB7A09" w:rsidP="00BA79CE">
          <w:pPr>
            <w:rPr>
              <w:shd w:val="clear" w:color="auto" w:fill="FFFFFF"/>
            </w:rPr>
          </w:pPr>
          <w:r>
            <w:rPr>
              <w:shd w:val="clear" w:color="auto" w:fill="FFFFFF"/>
            </w:rPr>
            <w:t>BioBERT ist speziell</w:t>
          </w:r>
          <w:r w:rsidR="001A38FF">
            <w:rPr>
              <w:shd w:val="clear" w:color="auto" w:fill="FFFFFF"/>
            </w:rPr>
            <w:t xml:space="preserve"> trainierte</w:t>
          </w:r>
          <w:r>
            <w:rPr>
              <w:shd w:val="clear" w:color="auto" w:fill="FFFFFF"/>
            </w:rPr>
            <w:t xml:space="preserve"> Version von BERT für das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0F2DF7">
            <w:t xml:space="preserve">Abbildung </w:t>
          </w:r>
          <w:r w:rsidR="000F2DF7">
            <w:rPr>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50D4A332" w:rsidR="00326DA6" w:rsidRDefault="00426383" w:rsidP="00F85567">
          <w:pPr>
            <w:pStyle w:val="Listenabsatz"/>
            <w:numPr>
              <w:ilvl w:val="0"/>
              <w:numId w:val="21"/>
            </w:numPr>
          </w:pPr>
          <w:r>
            <w:t xml:space="preserve">Bei dem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s </w:t>
          </w:r>
          <w:r w:rsidR="00F85567">
            <w:t>vorherzusagen</w:t>
          </w:r>
          <w:r w:rsidR="003A3A15">
            <w:t>.</w:t>
          </w:r>
        </w:p>
        <w:p w14:paraId="46161EC8" w14:textId="1D8244FB" w:rsidR="009A3F54" w:rsidRPr="009A3F54" w:rsidRDefault="00326DA6" w:rsidP="00F85567">
          <w:pPr>
            <w:pStyle w:val="Listenabsatz"/>
            <w:numPr>
              <w:ilvl w:val="0"/>
              <w:numId w:val="21"/>
            </w:numPr>
            <w:rPr>
              <w:shd w:val="clear" w:color="auto" w:fill="FFFFFF"/>
            </w:rPr>
          </w:pPr>
          <w:r>
            <w:t xml:space="preserve">Bei dem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33E86D67" w:rsidR="00E96581" w:rsidRDefault="0087478D" w:rsidP="0087478D">
          <w:pPr>
            <w:pStyle w:val="Beschriftung"/>
            <w:jc w:val="both"/>
          </w:pPr>
          <w:bookmarkStart w:id="82" w:name="_Ref66560442"/>
          <w:r w:rsidRPr="0011201B">
            <w:t xml:space="preserve">Abbildung </w:t>
          </w:r>
          <w:r w:rsidRPr="0011201B">
            <w:fldChar w:fldCharType="begin"/>
          </w:r>
          <w:r w:rsidRPr="0011201B">
            <w:instrText xml:space="preserve"> SEQ Abbildung \* ARABIC </w:instrText>
          </w:r>
          <w:r w:rsidRPr="0011201B">
            <w:fldChar w:fldCharType="separate"/>
          </w:r>
          <w:r w:rsidR="00426A43">
            <w:rPr>
              <w:noProof/>
            </w:rPr>
            <w:t>10</w:t>
          </w:r>
          <w:r w:rsidRPr="0011201B">
            <w:fldChar w:fldCharType="end"/>
          </w:r>
          <w:bookmarkEnd w:id="82"/>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w:t>
          </w:r>
          <w:proofErr w:type="gramStart"/>
          <w:r w:rsidR="00A45B64" w:rsidRPr="0011201B">
            <w:t xml:space="preserve">in </w:t>
          </w:r>
          <w:r w:rsidR="00684DC2" w:rsidRPr="0011201B">
            <w:t xml:space="preserve">die </w:t>
          </w:r>
          <w:r w:rsidR="00A45B64" w:rsidRPr="0011201B">
            <w:t>Token</w:t>
          </w:r>
          <w:proofErr w:type="gramEnd"/>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w:t>
          </w:r>
          <w:proofErr w:type="gramStart"/>
          <w:r w:rsidR="00CE29EA" w:rsidRPr="0011201B">
            <w:t>Die Token</w:t>
          </w:r>
          <w:proofErr w:type="gramEnd"/>
          <w:r w:rsidR="00CE29EA" w:rsidRPr="0011201B">
            <w:t xml:space="preserve">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w:t>
          </w:r>
          <w:proofErr w:type="spellStart"/>
          <w:r w:rsidR="0011201B" w:rsidRPr="0011201B">
            <w:t>binärere</w:t>
          </w:r>
          <w:proofErr w:type="spellEnd"/>
          <w:r w:rsidR="0011201B" w:rsidRPr="0011201B">
            <w:t xml:space="preserv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62CDD417" w14:textId="18BB482A" w:rsidR="002762C7" w:rsidRDefault="002762C7" w:rsidP="002762C7">
          <w:r>
            <w:lastRenderedPageBreak/>
            <w:t xml:space="preserve">Für dieses 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42D6CEE4"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D32B94">
            <w:noBreakHyphen/>
            <w:t>Text Mining</w:t>
          </w:r>
          <w:r>
            <w:t>, trainiert</w:t>
          </w:r>
          <w:r w:rsidR="00D32B94">
            <w:t>.</w:t>
          </w:r>
          <w:r w:rsidR="00DA2682">
            <w:t xml:space="preserve"> Dies wird in dem Kapitel </w:t>
          </w:r>
          <w:r w:rsidR="00DA2682">
            <w:fldChar w:fldCharType="begin"/>
          </w:r>
          <w:r w:rsidR="00DA2682">
            <w:instrText xml:space="preserve"> REF _Ref66563724 \h </w:instrText>
          </w:r>
          <w:r w:rsidR="00DA2682">
            <w:fldChar w:fldCharType="separate"/>
          </w:r>
          <w:r w:rsidR="00DA2682">
            <w:t>Material und Methoden</w:t>
          </w:r>
          <w:r w:rsidR="00DA2682">
            <w:fldChar w:fldCharType="end"/>
          </w:r>
          <w:r w:rsidR="00DA2682">
            <w:t xml:space="preserve"> beschrieben.</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83" w:name="_Toc66477600"/>
          <w:bookmarkStart w:id="84" w:name="_Toc66478134"/>
          <w:r w:rsidRPr="002355F0">
            <w:lastRenderedPageBreak/>
            <w:t>Ziel</w:t>
          </w:r>
          <w:r>
            <w:t>setzung der Arbeit</w:t>
          </w:r>
          <w:bookmarkEnd w:id="83"/>
          <w:bookmarkEnd w:id="84"/>
        </w:p>
        <w:p w14:paraId="298D4EE5" w14:textId="5D9A5946"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Pr="00241EBD">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6568D5">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DB7A09">
            <w:rPr>
              <w:shd w:val="clear" w:color="auto" w:fill="FFFFFF"/>
            </w:rPr>
            <w:fldChar w:fldCharType="separate"/>
          </w:r>
          <w:r w:rsidR="00DB7A09" w:rsidRPr="00DB7A09">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16672750"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CA6BBC">
            <w:t>10</w:t>
          </w:r>
          <w:r w:rsidR="00CA6BBC"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85" w:name="_Toc66477602"/>
          <w:bookmarkStart w:id="86" w:name="_Toc66478136"/>
          <w:bookmarkStart w:id="87" w:name="_Ref66563724"/>
          <w:commentRangeStart w:id="88"/>
          <w:r>
            <w:lastRenderedPageBreak/>
            <w:t>Material und Methoden</w:t>
          </w:r>
          <w:bookmarkEnd w:id="85"/>
          <w:bookmarkEnd w:id="86"/>
          <w:bookmarkEnd w:id="87"/>
          <w:commentRangeEnd w:id="88"/>
          <w:r w:rsidR="000D1B04">
            <w:rPr>
              <w:rStyle w:val="Kommentarzeichen"/>
              <w:rFonts w:ascii="Times New Roman" w:eastAsiaTheme="minorHAnsi" w:hAnsi="Times New Roman" w:cstheme="minorBidi"/>
              <w:b w:val="0"/>
            </w:rPr>
            <w:commentReference w:id="88"/>
          </w:r>
        </w:p>
        <w:p w14:paraId="08EAFB88" w14:textId="77777777" w:rsidR="00007A06" w:rsidRDefault="000571A2" w:rsidP="0064345E">
          <w:r w:rsidRPr="000571A2">
            <w:rPr>
              <w:highlight w:val="yellow"/>
            </w:rPr>
            <w:t>Beschreibung was in welchem teil hier gemacht</w:t>
          </w:r>
        </w:p>
        <w:p w14:paraId="0601EB5E" w14:textId="4CA4B87D" w:rsidR="000571A2" w:rsidRDefault="00007A06" w:rsidP="0064345E">
          <w:r>
            <w:t>In 3.1 Ausgangsbedingungen dargelegt</w:t>
          </w:r>
          <w:r w:rsidR="00CF6107">
            <w:t>…………….</w:t>
          </w:r>
        </w:p>
        <w:p w14:paraId="77FEEC9A" w14:textId="05C94F17" w:rsidR="000571A2" w:rsidRPr="000571A2" w:rsidRDefault="000571A2" w:rsidP="000571A2">
          <w:pPr>
            <w:pStyle w:val="berschrift2"/>
          </w:pPr>
          <w:r>
            <w:t>Grundlagen</w:t>
          </w:r>
        </w:p>
        <w:p w14:paraId="4A45A799" w14:textId="6F1A0DF6" w:rsidR="00ED7330" w:rsidRDefault="000571A2" w:rsidP="0064345E">
          <w:pPr>
            <w:pStyle w:val="berschrift3"/>
          </w:pPr>
          <w:r>
            <w:t>Systemeigenschaften</w:t>
          </w:r>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commentRangeStart w:id="89"/>
          <w:r>
            <w:t>Python</w:t>
          </w:r>
          <w:r w:rsidR="00643088">
            <w:t xml:space="preserve"> </w:t>
          </w:r>
          <w:r>
            <w:t>3.6.9</w:t>
          </w:r>
          <w:commentRangeEnd w:id="89"/>
          <w:r w:rsidR="00651530">
            <w:rPr>
              <w:rStyle w:val="Kommentarzeichen"/>
            </w:rPr>
            <w:commentReference w:id="89"/>
          </w:r>
        </w:p>
        <w:p w14:paraId="757D2209" w14:textId="321EE72A" w:rsidR="003E0F8B" w:rsidRPr="005453BF" w:rsidRDefault="003E0F8B" w:rsidP="005453BF"/>
        <w:p w14:paraId="3D65D16C" w14:textId="2197A309" w:rsidR="00292294" w:rsidRDefault="00292294" w:rsidP="00292294">
          <w:pPr>
            <w:pStyle w:val="berschrift3"/>
          </w:pPr>
          <w:r>
            <w:t>Verwendete Software</w:t>
          </w:r>
        </w:p>
        <w:p w14:paraId="02599473" w14:textId="0B4CDB2C"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 zusammen mit der Software für das Finetuning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leicht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in einem eigenen 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148BEEA"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commentRangeStart w:id="91"/>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clone</w:t>
          </w:r>
          <w:proofErr w:type="spellEnd"/>
          <w:r w:rsidRPr="006F2D08">
            <w:rPr>
              <w:rFonts w:ascii="Consolas" w:eastAsia="Times New Roman" w:hAnsi="Consolas" w:cs="Courier New"/>
              <w:color w:val="24292E"/>
              <w:lang w:eastAsia="de-DE"/>
            </w:rPr>
            <w:t xml:space="preserv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proofErr w:type="spellStart"/>
          <w:r w:rsidR="00655DBF" w:rsidRPr="006F2D08">
            <w:rPr>
              <w:rFonts w:ascii="Consolas" w:eastAsia="Times New Roman" w:hAnsi="Consolas" w:cs="Courier New"/>
              <w:color w:val="24292E"/>
              <w:lang w:eastAsia="de-DE"/>
            </w:rPr>
            <w:t>ba_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pip</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install</w:t>
          </w:r>
          <w:proofErr w:type="spellEnd"/>
          <w:r w:rsidRPr="006F2D08">
            <w:rPr>
              <w:rFonts w:ascii="Consolas" w:eastAsia="Times New Roman" w:hAnsi="Consolas" w:cs="Courier New"/>
              <w:color w:val="24292E"/>
              <w:lang w:eastAsia="de-DE"/>
            </w:rPr>
            <w:t xml:space="preserve"> -r </w:t>
          </w:r>
          <w:bookmarkStart w:id="92" w:name="_Hlk66582507"/>
          <w:r w:rsidRPr="006F2D08">
            <w:rPr>
              <w:rFonts w:ascii="Consolas" w:eastAsia="Times New Roman" w:hAnsi="Consolas" w:cs="Courier New"/>
              <w:color w:val="24292E"/>
              <w:lang w:eastAsia="de-DE"/>
            </w:rPr>
            <w:t>requirements.txt</w:t>
          </w:r>
          <w:bookmarkEnd w:id="92"/>
          <w:commentRangeEnd w:id="91"/>
          <w:r w:rsidR="002B3357" w:rsidRPr="006F2D08">
            <w:rPr>
              <w:rStyle w:val="Kommentarzeichen"/>
              <w:rFonts w:ascii="Consolas" w:hAnsi="Consolas"/>
              <w:sz w:val="22"/>
              <w:szCs w:val="22"/>
            </w:rPr>
            <w:commentReference w:id="91"/>
          </w:r>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93" w:name="_Ref66653898"/>
          <w:r>
            <w:t>Verwendete</w:t>
          </w:r>
          <w:r w:rsidR="001244AD">
            <w:t>r</w:t>
          </w:r>
          <w:r>
            <w:t xml:space="preserve"> Datens</w:t>
          </w:r>
          <w:r w:rsidR="001244AD">
            <w:t>atz</w:t>
          </w:r>
          <w:bookmarkEnd w:id="93"/>
        </w:p>
        <w:p w14:paraId="2494F0B3" w14:textId="2B4F0624"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operties":{"noteIndex":0},"schema":"https://github.com/citation-style-language/schema/raw/master/csl-citation.json"}</w:instrText>
          </w:r>
          <w:r>
            <w:rPr>
              <w:shd w:val="clear" w:color="auto" w:fill="FFFFFF"/>
            </w:rPr>
            <w:fldChar w:fldCharType="separate"/>
          </w:r>
          <w:r w:rsidRPr="006568D5">
            <w:rPr>
              <w:noProof/>
              <w:shd w:val="clear" w:color="auto" w:fill="FFFFFF"/>
            </w:rPr>
            <w:t>[36]</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0B603E">
            <w:t>Abbildung</w:t>
          </w:r>
          <w:r w:rsidR="00AD69A0">
            <w:t> </w:t>
          </w:r>
          <w:r w:rsidR="000B603E">
            <w:rPr>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94" w:name="_MON_1677240544"/>
        <w:bookmarkEnd w:id="94"/>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pt;height:148.5pt" o:ole="">
                <v:imagedata r:id="rId35" o:title="" cropbottom="-973f" cropright="8045f"/>
              </v:shape>
              <o:OLEObject Type="Embed" ProgID="Word.OpenDocumentText.12" ShapeID="_x0000_i1025" DrawAspect="Content" ObjectID="_1677311679" r:id="rId36"/>
            </w:object>
          </w:r>
        </w:p>
        <w:p w14:paraId="6E79C34C" w14:textId="36F43AB0" w:rsidR="001550B5" w:rsidRDefault="006568D5" w:rsidP="001550B5">
          <w:pPr>
            <w:pStyle w:val="Beschriftung"/>
          </w:pPr>
          <w:bookmarkStart w:id="95" w:name="_Ref66628449"/>
          <w:r>
            <w:t xml:space="preserve">Abbildung </w:t>
          </w:r>
          <w:r>
            <w:fldChar w:fldCharType="begin"/>
          </w:r>
          <w:r>
            <w:instrText xml:space="preserve"> SEQ Abbildung \* ARABIC </w:instrText>
          </w:r>
          <w:r>
            <w:fldChar w:fldCharType="separate"/>
          </w:r>
          <w:r w:rsidR="00426A43">
            <w:rPr>
              <w:noProof/>
            </w:rPr>
            <w:t>11</w:t>
          </w:r>
          <w:r>
            <w:fldChar w:fldCharType="end"/>
          </w:r>
          <w:bookmarkEnd w:id="95"/>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xml:space="preserve">“ gezeigt, ob eine funktionale Interaktion des </w:t>
          </w:r>
          <w:proofErr w:type="spellStart"/>
          <w:r w:rsidR="00DB60B5">
            <w:rPr>
              <w:rFonts w:cs="Times New Roman"/>
            </w:rPr>
            <w:t>Entitätenpaars</w:t>
          </w:r>
          <w:proofErr w:type="spellEnd"/>
          <w:r w:rsidR="00DB60B5">
            <w:rPr>
              <w:rFonts w:cs="Times New Roman"/>
            </w:rPr>
            <w:t xml:space="preserve">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696A21CD" w:rsidR="002C257E" w:rsidRDefault="002C257E" w:rsidP="00FC4676">
          <w:r>
            <w:t xml:space="preserve">Informationen zu der Größe des Datensatzes sind in </w:t>
          </w:r>
          <w:r>
            <w:fldChar w:fldCharType="begin"/>
          </w:r>
          <w:r>
            <w:instrText xml:space="preserve"> REF _Ref66629594 \h </w:instrText>
          </w:r>
          <w:r>
            <w:fldChar w:fldCharType="separate"/>
          </w:r>
          <w:r>
            <w:t xml:space="preserve">Tabelle </w:t>
          </w:r>
          <w:r>
            <w:rPr>
              <w:noProof/>
            </w:rPr>
            <w:t>2</w:t>
          </w:r>
          <w:r>
            <w:fldChar w:fldCharType="end"/>
          </w:r>
          <w:r>
            <w:t xml:space="preserve"> dargestellt.</w:t>
          </w:r>
        </w:p>
        <w:p w14:paraId="7A472185" w14:textId="7DB9CA23" w:rsidR="0093376B" w:rsidRDefault="0093376B" w:rsidP="0093376B">
          <w:pPr>
            <w:pStyle w:val="Beschriftung"/>
            <w:keepNext/>
          </w:pPr>
          <w:bookmarkStart w:id="96" w:name="_Ref66629594"/>
          <w:r>
            <w:t xml:space="preserve">Tabelle </w:t>
          </w:r>
          <w:r>
            <w:fldChar w:fldCharType="begin"/>
          </w:r>
          <w:r>
            <w:instrText xml:space="preserve"> SEQ Tabelle \* ARABIC </w:instrText>
          </w:r>
          <w:r>
            <w:fldChar w:fldCharType="separate"/>
          </w:r>
          <w:r>
            <w:rPr>
              <w:noProof/>
            </w:rPr>
            <w:t>2</w:t>
          </w:r>
          <w:r>
            <w:fldChar w:fldCharType="end"/>
          </w:r>
          <w:bookmarkEnd w:id="96"/>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97" w:name="_Ref65320942"/>
          <w:bookmarkStart w:id="98" w:name="_Toc66477607"/>
          <w:bookmarkStart w:id="99" w:name="_Toc66478141"/>
        </w:p>
        <w:p w14:paraId="3926D3F5" w14:textId="652D88EC" w:rsidR="009D64DA" w:rsidRDefault="009D64DA" w:rsidP="009D64DA">
          <w:pPr>
            <w:pStyle w:val="berschrift3"/>
          </w:pPr>
          <w:bookmarkStart w:id="100" w:name="_Ref66643850"/>
          <w:r>
            <w:t>Parameter</w:t>
          </w:r>
          <w:bookmarkEnd w:id="97"/>
          <w:r>
            <w:t xml:space="preserve"> zur Bewertung</w:t>
          </w:r>
          <w:bookmarkEnd w:id="98"/>
          <w:bookmarkEnd w:id="99"/>
          <w:r w:rsidR="00841B6C">
            <w:t xml:space="preserve"> von Modellen</w:t>
          </w:r>
          <w:bookmarkEnd w:id="100"/>
          <w:r>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w:t>
          </w:r>
          <w:proofErr w:type="spellStart"/>
          <w:r w:rsidRPr="008837E1">
            <w:rPr>
              <w:i/>
              <w:iCs/>
            </w:rPr>
            <w:t>tru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w:t>
          </w:r>
          <w:proofErr w:type="spellStart"/>
          <w:r w:rsidRPr="008837E1">
            <w:rPr>
              <w:i/>
              <w:iCs/>
            </w:rPr>
            <w:t>fals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w:t>
          </w:r>
          <w:proofErr w:type="spellStart"/>
          <w:r w:rsidRPr="008837E1">
            <w:rPr>
              <w:i/>
              <w:iCs/>
            </w:rPr>
            <w:t>true</w:t>
          </w:r>
          <w:proofErr w:type="spellEnd"/>
          <w:r w:rsidRPr="008837E1">
            <w:rPr>
              <w:i/>
              <w:iCs/>
            </w:rPr>
            <w:t xml:space="preserv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t xml:space="preserve">Falsch negativ </w:t>
          </w:r>
          <w:r w:rsidRPr="008837E1">
            <w:rPr>
              <w:i/>
              <w:iCs/>
            </w:rPr>
            <w:t xml:space="preserve">(engl. </w:t>
          </w:r>
          <w:proofErr w:type="spellStart"/>
          <w:r>
            <w:rPr>
              <w:i/>
              <w:iCs/>
            </w:rPr>
            <w:t>false</w:t>
          </w:r>
          <w:proofErr w:type="spellEnd"/>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w:t>
          </w:r>
          <w:proofErr w:type="spellStart"/>
          <w:r w:rsidRPr="00D5511A">
            <w:rPr>
              <w:i/>
              <w:iCs/>
            </w:rPr>
            <w:t>recall</w:t>
          </w:r>
          <w:proofErr w:type="spellEnd"/>
          <w:r w:rsidRPr="00D5511A">
            <w:rPr>
              <w:i/>
              <w:iCs/>
            </w:rPr>
            <w:t xml:space="preserve">;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proofErr w:type="spellStart"/>
          <w:r w:rsidR="0084782D" w:rsidRPr="0084782D">
            <w:rPr>
              <w:i/>
              <w:iCs/>
            </w:rPr>
            <w:t>Positiv</w:t>
          </w:r>
          <w:proofErr w:type="spellEnd"/>
          <w:r w:rsidR="0084782D">
            <w:rPr>
              <w:i/>
              <w:iCs/>
            </w:rPr>
            <w:t xml:space="preserve"> </w:t>
          </w:r>
          <w:proofErr w:type="gramStart"/>
          <w:r w:rsidR="00760C17" w:rsidRPr="0084782D">
            <w:t>zu klassifizierende</w:t>
          </w:r>
          <w:r w:rsidR="008569E5">
            <w:t>s</w:t>
          </w:r>
          <w:r w:rsidR="00760C17">
            <w:t xml:space="preserve"> Objekt</w:t>
          </w:r>
          <w:proofErr w:type="gramEnd"/>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745BF253"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proofErr w:type="spellStart"/>
          <w:r>
            <w:rPr>
              <w:i/>
              <w:iCs/>
            </w:rPr>
            <w:t>specifity</w:t>
          </w:r>
          <w:proofErr w:type="spellEnd"/>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proofErr w:type="gramStart"/>
          <w:r w:rsidR="00D50322" w:rsidRPr="0084782D">
            <w:t>zu klassifizierende</w:t>
          </w:r>
          <w:r w:rsidR="00D50322">
            <w:t>s Objekt</w:t>
          </w:r>
          <w:proofErr w:type="gramEnd"/>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1CB1C4DF"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proofErr w:type="spellStart"/>
          <w:r w:rsidRPr="0084782D">
            <w:rPr>
              <w:i/>
              <w:iCs/>
            </w:rPr>
            <w:t>precision</w:t>
          </w:r>
          <w:proofErr w:type="spellEnd"/>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proofErr w:type="spellStart"/>
          <w:r w:rsidR="00197540" w:rsidRPr="00197540">
            <w:rPr>
              <w:i/>
              <w:iCs/>
            </w:rPr>
            <w:t>Positiv</w:t>
          </w:r>
          <w:proofErr w:type="spellEnd"/>
          <w:r w:rsidR="00501990">
            <w:t xml:space="preserve"> </w:t>
          </w:r>
          <w:proofErr w:type="gramStart"/>
          <w:r w:rsidR="00501990">
            <w:t>zu klassifizierende Objekte</w:t>
          </w:r>
          <w:proofErr w:type="gramEnd"/>
          <w:r w:rsidR="00501990">
            <w:t xml:space="preserv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47FA36A9" w:rsidR="00370DA9" w:rsidRPr="00E214D1" w:rsidRDefault="00E214D1" w:rsidP="00E214D1">
                <w:r>
                  <w:rPr>
                    <w:rFonts w:eastAsiaTheme="minorEastAsia"/>
                  </w:rP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Formel \* ARABIC \s 1 </w:instrText>
                </w:r>
                <w:r>
                  <w:fldChar w:fldCharType="separate"/>
                </w:r>
                <w:r>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r>
            <w:t>F</w:t>
          </w:r>
          <w:r w:rsidR="0096115E" w:rsidRPr="0096115E">
            <w:rPr>
              <w:vertAlign w:val="subscript"/>
            </w:rPr>
            <w:t>1</w:t>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8B61AF"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28071282"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 xml:space="preserve">(engl. </w:t>
          </w:r>
          <w:proofErr w:type="spellStart"/>
          <w:r w:rsidRPr="0057146D">
            <w:rPr>
              <w:i/>
              <w:iCs/>
            </w:rPr>
            <w:t>area</w:t>
          </w:r>
          <w:proofErr w:type="spellEnd"/>
          <w:r w:rsidRPr="0057146D">
            <w:rPr>
              <w:i/>
              <w:iCs/>
            </w:rPr>
            <w:t xml:space="preserve"> </w:t>
          </w:r>
          <w:proofErr w:type="spellStart"/>
          <w:r w:rsidRPr="0057146D">
            <w:rPr>
              <w:i/>
              <w:iCs/>
            </w:rPr>
            <w:t>under</w:t>
          </w:r>
          <w:proofErr w:type="spellEnd"/>
          <w:r w:rsidRPr="0057146D">
            <w:rPr>
              <w:i/>
              <w:iCs/>
            </w:rPr>
            <w:t xml:space="preserve"> </w:t>
          </w:r>
          <w:proofErr w:type="spellStart"/>
          <w:r w:rsidRPr="0057146D">
            <w:rPr>
              <w:i/>
              <w:iCs/>
            </w:rPr>
            <w:t>the</w:t>
          </w:r>
          <w:proofErr w:type="spellEnd"/>
          <w:r w:rsidRPr="0057146D">
            <w:rPr>
              <w:i/>
              <w:iCs/>
            </w:rPr>
            <w:t xml:space="preserve"> </w:t>
          </w:r>
          <w:proofErr w:type="spellStart"/>
          <w:r w:rsidRPr="0057146D">
            <w:rPr>
              <w:i/>
              <w:iCs/>
            </w:rPr>
            <w:t>curve</w:t>
          </w:r>
          <w:proofErr w:type="spellEnd"/>
          <w:r>
            <w:rPr>
              <w:i/>
              <w:iCs/>
            </w:rPr>
            <w:t>)</w:t>
          </w:r>
          <w:r>
            <w:t xml:space="preserve"> wird die Fläche unter der sogenannten ROC</w:t>
          </w:r>
          <w:r>
            <w:noBreakHyphen/>
            <w:t>Kurve</w:t>
          </w:r>
          <w:r w:rsidR="005570D8">
            <w:t xml:space="preserve"> </w:t>
          </w:r>
          <w:r w:rsidR="005570D8" w:rsidRPr="005570D8">
            <w:rPr>
              <w:i/>
              <w:iCs/>
            </w:rPr>
            <w:t xml:space="preserve">(engl. </w:t>
          </w:r>
          <w:proofErr w:type="spellStart"/>
          <w:r w:rsidR="005570D8" w:rsidRPr="005570D8">
            <w:rPr>
              <w:i/>
              <w:iCs/>
            </w:rPr>
            <w:t>receiver-operating</w:t>
          </w:r>
          <w:proofErr w:type="spellEnd"/>
          <w:r w:rsidR="005570D8" w:rsidRPr="005570D8">
            <w:rPr>
              <w:i/>
              <w:iCs/>
            </w:rPr>
            <w:t xml:space="preserve"> </w:t>
          </w:r>
          <w:proofErr w:type="spellStart"/>
          <w:r w:rsidR="005570D8" w:rsidRPr="005570D8">
            <w:rPr>
              <w:i/>
              <w:iCs/>
            </w:rPr>
            <w:t>characteristic</w:t>
          </w:r>
          <w:proofErr w:type="spellEnd"/>
          <w:r w:rsidR="005570D8" w:rsidRPr="005570D8">
            <w:rPr>
              <w:i/>
              <w:iCs/>
            </w:rPr>
            <w:t xml:space="preserve"> </w:t>
          </w:r>
          <w:proofErr w:type="spellStart"/>
          <w:r w:rsidR="005570D8" w:rsidRPr="005570D8">
            <w:rPr>
              <w:i/>
              <w:iCs/>
            </w:rPr>
            <w:t>curve</w:t>
          </w:r>
          <w:proofErr w:type="spellEnd"/>
          <w:r w:rsidR="005570D8" w:rsidRPr="005570D8">
            <w:rPr>
              <w:i/>
              <w:iCs/>
            </w:rPr>
            <w:t>)</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101" w:name="_Toc66477606"/>
          <w:bookmarkStart w:id="102" w:name="_Toc66478140"/>
          <w:bookmarkStart w:id="103" w:name="_Ref66654182"/>
          <w:r>
            <w:t>Datens</w:t>
          </w:r>
          <w:r w:rsidR="009D64DA">
            <w:t>a</w:t>
          </w:r>
          <w:r>
            <w:t>tz</w:t>
          </w:r>
          <w:bookmarkEnd w:id="101"/>
          <w:bookmarkEnd w:id="102"/>
          <w:r w:rsidR="009D64DA">
            <w:t>präparation</w:t>
          </w:r>
          <w:bookmarkEnd w:id="103"/>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7"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390E5FC3" w:rsidR="004075BE" w:rsidRDefault="004075BE" w:rsidP="004075BE">
          <w:pPr>
            <w:pStyle w:val="Beschriftung"/>
            <w:jc w:val="both"/>
          </w:pPr>
          <w:bookmarkStart w:id="104" w:name="_Ref66659190"/>
          <w:r>
            <w:t xml:space="preserve">Abbildung </w:t>
          </w:r>
          <w:r>
            <w:fldChar w:fldCharType="begin"/>
          </w:r>
          <w:r>
            <w:instrText xml:space="preserve"> SEQ Abbildung \* ARABIC </w:instrText>
          </w:r>
          <w:r>
            <w:fldChar w:fldCharType="separate"/>
          </w:r>
          <w:r>
            <w:rPr>
              <w:noProof/>
            </w:rPr>
            <w:t>13</w:t>
          </w:r>
          <w:r>
            <w:fldChar w:fldCharType="end"/>
          </w:r>
          <w:bookmarkEnd w:id="104"/>
          <w:r>
            <w:t>: Übersicht über die gesamte Arbeit mit dem Datensatz und den dafür vorhandenen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t>3.4.1</w:t>
          </w:r>
          <w:r>
            <w:fldChar w:fldCharType="end"/>
          </w:r>
          <w:r>
            <w:t xml:space="preserve">). Mit </w:t>
          </w:r>
          <w:r w:rsidRPr="0070585A">
            <w:rPr>
              <w:b/>
              <w:bCs/>
            </w:rPr>
            <w:t>Schritt 3a und 3b</w:t>
          </w:r>
          <w:r>
            <w:t xml:space="preserve"> wird der Datensatz für die Kreuzvalidierung vorbereitet</w:t>
          </w:r>
          <w:r w:rsidR="0091437C">
            <w:t xml:space="preserve"> (siehe </w:t>
          </w:r>
          <w:r w:rsidR="0091437C">
            <w:fldChar w:fldCharType="begin"/>
          </w:r>
          <w:r w:rsidR="0091437C">
            <w:instrText xml:space="preserve"> REF _Ref66662244 \r \h </w:instrText>
          </w:r>
          <w:r w:rsidR="0091437C">
            <w:fldChar w:fldCharType="separate"/>
          </w:r>
          <w:r w:rsidR="0091437C">
            <w:t>3.3.2</w:t>
          </w:r>
          <w:r w:rsidR="0091437C">
            <w:fldChar w:fldCharType="end"/>
          </w:r>
          <w:r w:rsidR="0091437C">
            <w:t xml:space="preserve"> )</w:t>
          </w:r>
          <w:r>
            <w:t xml:space="preserve">.   </w:t>
          </w:r>
        </w:p>
        <w:p w14:paraId="4BA01199" w14:textId="77777777" w:rsidR="004075BE" w:rsidRDefault="004075BE" w:rsidP="006A574A"/>
        <w:p w14:paraId="7DC17C5F" w14:textId="4B0CDA06"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105" w:name="_Hlk66658644"/>
          <w:r w:rsidR="00426A43" w:rsidRPr="003A4C48">
            <w:rPr>
              <w:rStyle w:val="FilenameZchn"/>
            </w:rPr>
            <w:t>xml_to_bert.py</w:t>
          </w:r>
          <w:bookmarkEnd w:id="105"/>
          <w:r w:rsidR="00A93B6A">
            <w:rPr>
              <w:rStyle w:val="FilenameZchn"/>
            </w:rPr>
            <w:t xml:space="preserve"> </w:t>
          </w:r>
          <w:r w:rsidR="007234E3">
            <w:t>durchgeführt</w:t>
          </w:r>
          <w:r w:rsidR="00426A43" w:rsidRPr="00426A43">
            <w:t>.</w:t>
          </w:r>
          <w:r w:rsidR="00426A43">
            <w:t xml:space="preserve"> </w:t>
          </w:r>
          <w:r w:rsidR="000C7249">
            <w:t>D</w:t>
          </w:r>
          <w:r w:rsidR="0091437C">
            <w:t>er fertig konvertierte Datensatz (</w:t>
          </w:r>
          <w:r w:rsidR="0091437C" w:rsidRPr="002C2606">
            <w:rPr>
              <w:rStyle w:val="FilenameZchn"/>
            </w:rPr>
            <w:t>CPI</w:t>
          </w:r>
          <w:r w:rsidR="0091437C" w:rsidRPr="002C2606">
            <w:rPr>
              <w:rStyle w:val="FilenameZchn"/>
            </w:rPr>
            <w:noBreakHyphen/>
          </w:r>
          <w:proofErr w:type="spellStart"/>
          <w:r w:rsidR="0091437C" w:rsidRPr="002C2606">
            <w:rPr>
              <w:rStyle w:val="FilenameZchn"/>
            </w:rPr>
            <w:t>DS_full_cut.tsv</w:t>
          </w:r>
          <w:proofErr w:type="spellEnd"/>
          <w:r w:rsidR="0091437C" w:rsidRPr="0091437C">
            <w:t>)</w:t>
          </w:r>
          <w:r w:rsidR="0091437C">
            <w:t xml:space="preserve"> besteht aus </w:t>
          </w:r>
          <w:r w:rsidR="000C7249">
            <w:t>drei Spalten</w:t>
          </w:r>
          <w:r w:rsidR="0091437C">
            <w:t>. Ein Ausschnitt daraus ist</w:t>
          </w:r>
          <w:r w:rsidR="000C7249">
            <w:t xml:space="preserve"> in </w:t>
          </w:r>
          <w:r w:rsidR="000C7249">
            <w:fldChar w:fldCharType="begin"/>
          </w:r>
          <w:r w:rsidR="000C7249">
            <w:instrText xml:space="preserve"> REF _Ref66659694 \h </w:instrText>
          </w:r>
          <w:r w:rsidR="000C7249">
            <w:fldChar w:fldCharType="separate"/>
          </w:r>
          <w:r w:rsidR="0091437C">
            <w:t xml:space="preserve">Abbildung </w:t>
          </w:r>
          <w:r w:rsidR="0091437C">
            <w:rPr>
              <w:noProof/>
            </w:rPr>
            <w:t>13</w:t>
          </w:r>
          <w:r w:rsidR="000C7249">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commentRangeStart w:id="106"/>
          <w:r w:rsidR="000A3DC3">
            <w:t>,</w:t>
          </w:r>
          <w:commentRangeEnd w:id="106"/>
          <w:r w:rsidR="002D52F1">
            <w:rPr>
              <w:rStyle w:val="Kommentarzeichen"/>
            </w:rPr>
            <w:commentReference w:id="106"/>
          </w:r>
          <w:r w:rsidR="000A3DC3">
            <w:t xml:space="preserve"> unter Verwendung des </w:t>
          </w:r>
          <w:r w:rsidR="000A3DC3">
            <w:rPr>
              <w:rFonts w:cs="Times New Roman"/>
            </w:rPr>
            <w:t>„</w:t>
          </w:r>
          <w:proofErr w:type="spellStart"/>
          <w:r w:rsidR="000A3DC3">
            <w:rPr>
              <w:rFonts w:cs="Times New Roman"/>
            </w:rPr>
            <w:t>charOffset</w:t>
          </w:r>
          <w:proofErr w:type="spellEnd"/>
          <w:r w:rsidR="000A3DC3">
            <w:rPr>
              <w:rFonts w:cs="Times New Roman"/>
            </w:rPr>
            <w:t xml:space="preserve">“ (siehe. </w:t>
          </w:r>
          <w:r w:rsidR="000A3DC3">
            <w:rPr>
              <w:rFonts w:cs="Times New Roman"/>
            </w:rPr>
            <w:fldChar w:fldCharType="begin"/>
          </w:r>
          <w:r w:rsidR="000A3DC3">
            <w:rPr>
              <w:rFonts w:cs="Times New Roman"/>
            </w:rPr>
            <w:instrText xml:space="preserve"> REF _Ref66628449 \h </w:instrText>
          </w:r>
          <w:r w:rsidR="000A3DC3">
            <w:rPr>
              <w:rFonts w:cs="Times New Roman"/>
            </w:rPr>
          </w:r>
          <w:r w:rsidR="000A3DC3">
            <w:rPr>
              <w:rFonts w:cs="Times New Roman"/>
            </w:rPr>
            <w:fldChar w:fldCharType="separate"/>
          </w:r>
          <w:r w:rsidR="000A3DC3">
            <w:t xml:space="preserve">Abbildung </w:t>
          </w:r>
          <w:r w:rsidR="000A3DC3">
            <w:rPr>
              <w:noProof/>
            </w:rPr>
            <w:t>11</w:t>
          </w:r>
          <w:r w:rsidR="000A3DC3">
            <w:rPr>
              <w:rFonts w:cs="Times New Roman"/>
            </w:rPr>
            <w:fldChar w:fldCharType="end"/>
          </w:r>
          <w:r w:rsidR="000A3DC3">
            <w:rPr>
              <w:rFonts w:cs="Times New Roman"/>
            </w:rPr>
            <w:t>),</w:t>
          </w:r>
          <w:r w:rsidR="000A3DC3">
            <w:t xml:space="preserve"> die </w:t>
          </w:r>
          <w:r w:rsidR="000C7249">
            <w:t xml:space="preserve">konkreten </w:t>
          </w:r>
          <w:r w:rsidR="000A3DC3">
            <w:t>Namen der Entitäten mit @PROTEIN$ bzw. @COMPOUND$ ersetz</w:t>
          </w:r>
          <w:r w:rsidR="002D52F1">
            <w:t>t</w:t>
          </w:r>
          <w:r w:rsidR="000A3DC3">
            <w:t xml:space="preserve"> 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fldChar w:fldCharType="begin"/>
          </w:r>
          <w:r w:rsidR="002D52F1">
            <w:instrText xml:space="preserve"> REF _Ref66659190 \h </w:instrText>
          </w:r>
          <w:r w:rsidR="002D52F1">
            <w:fldChar w:fldCharType="separate"/>
          </w:r>
          <w:r w:rsidR="002D52F1">
            <w:t xml:space="preserve">Abbildung </w:t>
          </w:r>
          <w:r w:rsidR="002D52F1">
            <w:rPr>
              <w:noProof/>
            </w:rPr>
            <w:t>13</w:t>
          </w:r>
          <w:r w:rsidR="002D52F1">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107" w:name="_Hlk66663455"/>
          <w:proofErr w:type="spellStart"/>
          <w:r w:rsidR="004B53EC">
            <w:rPr>
              <w:rStyle w:val="FilenameZchn"/>
            </w:rPr>
            <w:t>D</w:t>
          </w:r>
          <w:r w:rsidR="006122F4" w:rsidRPr="007234E3">
            <w:rPr>
              <w:rStyle w:val="FilenameZchn"/>
            </w:rPr>
            <w:t>S_preparation</w:t>
          </w:r>
          <w:proofErr w:type="spellEnd"/>
          <w:r w:rsidR="006122F4">
            <w:t xml:space="preserve"> </w:t>
          </w:r>
          <w:bookmarkEnd w:id="107"/>
          <w:r w:rsidR="006122F4">
            <w:t>gefunden werden.</w:t>
          </w:r>
          <w:r w:rsidR="006A574A">
            <w:t xml:space="preserve"> Um es zu verwenden, muss in der letzten Zeile</w:t>
          </w:r>
          <w:r w:rsidR="002C2606">
            <w:t xml:space="preserve"> des Skriptes</w:t>
          </w:r>
          <w:r w:rsidR="006A574A">
            <w:t xml:space="preserve"> in die Funktion </w:t>
          </w:r>
          <w:proofErr w:type="spellStart"/>
          <w:proofErr w:type="gramStart"/>
          <w:r w:rsidR="006A574A" w:rsidRPr="006A574A">
            <w:rPr>
              <w:rStyle w:val="FilenameZchn"/>
            </w:rPr>
            <w:t>main</w:t>
          </w:r>
          <w:proofErr w:type="spellEnd"/>
          <w:r w:rsidR="00A51F01">
            <w:rPr>
              <w:rStyle w:val="FilenameZchn"/>
            </w:rPr>
            <w:t>(</w:t>
          </w:r>
          <w:proofErr w:type="gramEnd"/>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4B53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r>
            <w:rPr>
              <w:rFonts w:ascii="Consolas" w:eastAsia="Times New Roman" w:hAnsi="Consolas" w:cs="Courier New"/>
              <w:color w:val="24292E"/>
              <w:lang w:eastAsia="de-DE"/>
            </w:rPr>
            <w:t xml:space="preserve">cd </w:t>
          </w:r>
          <w:proofErr w:type="spellStart"/>
          <w:r w:rsidRPr="004B53EC">
            <w:rPr>
              <w:rFonts w:ascii="Consolas" w:eastAsia="Times New Roman" w:hAnsi="Consolas" w:cs="Courier New"/>
              <w:color w:val="24292E"/>
              <w:lang w:eastAsia="de-DE"/>
            </w:rPr>
            <w:t>DS_preparation</w:t>
          </w:r>
          <w:proofErr w:type="spellEnd"/>
          <w:r w:rsidRPr="006F2D08">
            <w:rPr>
              <w:rFonts w:ascii="Consolas" w:eastAsia="Times New Roman" w:hAnsi="Consolas" w:cs="Courier New"/>
              <w:color w:val="24292E"/>
              <w:lang w:eastAsia="de-DE"/>
            </w:rPr>
            <w:t xml:space="preserve">   </w:t>
          </w:r>
        </w:p>
        <w:p w14:paraId="0B67E041" w14:textId="68060E07" w:rsidR="000A5729" w:rsidRPr="006F2D08" w:rsidRDefault="000A5729" w:rsidP="000A5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python3 xml_to_bert.py</w:t>
          </w:r>
          <w:r w:rsidR="00D764AB">
            <w:rPr>
              <w:rFonts w:ascii="Consolas" w:eastAsia="Times New Roman" w:hAnsi="Consolas" w:cs="Courier New"/>
              <w:color w:val="24292E"/>
              <w:lang w:eastAsia="de-DE"/>
            </w:rPr>
            <w:t xml:space="preserve"> </w:t>
          </w:r>
          <w:r w:rsidR="000E1BBD" w:rsidRPr="006F2D08">
            <w:rPr>
              <w:rFonts w:ascii="Consolas" w:eastAsia="Times New Roman" w:hAnsi="Consolas" w:cs="Courier New"/>
              <w:color w:val="24292E"/>
              <w:lang w:eastAsia="de-DE"/>
            </w:rPr>
            <w:t xml:space="preserve"> </w:t>
          </w:r>
          <w:r w:rsidRPr="006F2D08">
            <w:rPr>
              <w:rFonts w:ascii="Consolas" w:eastAsia="Times New Roman" w:hAnsi="Consolas" w:cs="Courier New"/>
              <w:color w:val="24292E"/>
              <w:lang w:eastAsia="de-DE"/>
            </w:rPr>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1925C879"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nur</w:t>
          </w:r>
          <w:r w:rsidR="004C5091">
            <w:t xml:space="preserve"> die </w:t>
          </w:r>
          <w:commentRangeStart w:id="108"/>
          <w:r w:rsidR="004C5091">
            <w:t xml:space="preserve">wenigen </w:t>
          </w:r>
          <w:r>
            <w:t>Sätze mit CPI</w:t>
          </w:r>
          <w:r>
            <w:noBreakHyphen/>
            <w:t>Paare</w:t>
          </w:r>
          <w:r w:rsidR="004C5091">
            <w:t xml:space="preserve"> aussortiert</w:t>
          </w:r>
          <w:commentRangeEnd w:id="108"/>
          <w:r>
            <w:rPr>
              <w:rStyle w:val="Kommentarzeichen"/>
            </w:rPr>
            <w:commentReference w:id="108"/>
          </w:r>
          <w:r w:rsidR="004C5091">
            <w:t>, bei denen sich die Entitäten überschneiden</w:t>
          </w:r>
          <w:r w:rsidR="00A93B6A">
            <w:t xml:space="preserve"> würden</w:t>
          </w:r>
          <w:r w:rsidR="004C5091">
            <w:t>.</w:t>
          </w:r>
          <w:r w:rsidR="00EF77B8">
            <w:t xml:space="preserve"> Die aussortierten Sätze können durch </w:t>
          </w:r>
          <w:r w:rsidR="00816504">
            <w:t>B</w:t>
          </w:r>
          <w:r w:rsidR="00EF77B8">
            <w:t>estätigen</w:t>
          </w:r>
          <w:r w:rsidR="00432AB3">
            <w:t xml:space="preserve"> der Frage </w:t>
          </w:r>
          <w:r w:rsidR="00432AB3" w:rsidRPr="00432AB3">
            <w:t xml:space="preserve">"aussortierte Sätze </w:t>
          </w:r>
          <w:proofErr w:type="spellStart"/>
          <w:r w:rsidR="00432AB3" w:rsidRPr="00432AB3">
            <w:t>printen</w:t>
          </w:r>
          <w:proofErr w:type="spellEnd"/>
          <w:r w:rsidR="00432AB3" w:rsidRPr="00432AB3">
            <w:t>?"</w:t>
          </w:r>
          <w:r w:rsidR="00432AB3">
            <w:t xml:space="preserve"> </w:t>
          </w:r>
          <w:r w:rsidR="00EF77B8">
            <w:t xml:space="preserve">in dem Terminal ausgegeben werden.   </w:t>
          </w:r>
          <w:r w:rsidR="004C5091">
            <w:t xml:space="preserve">  </w:t>
          </w:r>
          <w:r w:rsidR="00FA76D1">
            <w:t xml:space="preserve">    </w:t>
          </w:r>
        </w:p>
        <w:p w14:paraId="6F600F2A" w14:textId="09C0BC5C" w:rsidR="002E59A8" w:rsidRDefault="002E59A8" w:rsidP="001C6EF8"/>
        <w:bookmarkStart w:id="109" w:name="_MON_1677269266"/>
        <w:bookmarkEnd w:id="109"/>
        <w:p w14:paraId="3061ED48" w14:textId="77777777" w:rsidR="00805CEC" w:rsidRDefault="00805CEC" w:rsidP="00805CEC">
          <w:pPr>
            <w:pStyle w:val="Abbildung"/>
          </w:pPr>
          <w:r>
            <w:object w:dxaOrig="13410" w:dyaOrig="12691" w14:anchorId="6E61936F">
              <v:shape id="_x0000_i1026" type="#_x0000_t75" style="width:378pt;height:156.75pt" o:ole="">
                <v:imagedata r:id="rId38" o:title="" cropbottom="43110f" cropright="14351f"/>
              </v:shape>
              <o:OLEObject Type="Embed" ProgID="Excel.Sheet.12" ShapeID="_x0000_i1026" DrawAspect="Content" ObjectID="_1677311680" r:id="rId39"/>
            </w:object>
          </w:r>
        </w:p>
        <w:p w14:paraId="37D8A29F" w14:textId="2B103D41" w:rsidR="00805CEC" w:rsidRPr="002C2606" w:rsidRDefault="00805CEC" w:rsidP="00805CEC">
          <w:pPr>
            <w:pStyle w:val="Beschriftung"/>
          </w:pPr>
          <w:bookmarkStart w:id="110" w:name="_Ref66659694"/>
          <w:r>
            <w:t xml:space="preserve">Abbildung </w:t>
          </w:r>
          <w:r>
            <w:fldChar w:fldCharType="begin"/>
          </w:r>
          <w:r>
            <w:instrText xml:space="preserve"> SEQ Abbildung \* ARABIC </w:instrText>
          </w:r>
          <w:r>
            <w:fldChar w:fldCharType="separate"/>
          </w:r>
          <w:r>
            <w:rPr>
              <w:noProof/>
            </w:rPr>
            <w:t>13</w:t>
          </w:r>
          <w:r>
            <w:fldChar w:fldCharType="end"/>
          </w:r>
          <w:bookmarkEnd w:id="110"/>
          <w:r>
            <w:t xml:space="preserve">: Ausschnitt aus dem konvertierten Datensatz </w:t>
          </w:r>
          <w:r w:rsidRPr="002C2606">
            <w:rPr>
              <w:rStyle w:val="FilenameZchn"/>
            </w:rPr>
            <w:t>CPI</w:t>
          </w:r>
          <w:r w:rsidRPr="002C2606">
            <w:rPr>
              <w:rStyle w:val="FilenameZchn"/>
            </w:rPr>
            <w:noBreakHyphen/>
          </w:r>
          <w:proofErr w:type="spellStart"/>
          <w:r w:rsidRPr="002C2606">
            <w:rPr>
              <w:rStyle w:val="FilenameZchn"/>
            </w:rPr>
            <w:t>DS_full_cut.tsv</w:t>
          </w:r>
          <w:proofErr w:type="spellEnd"/>
          <w:r w:rsidRPr="00CB256C">
            <w:t>.</w:t>
          </w:r>
          <w:r>
            <w:rPr>
              <w:rStyle w:val="FilenameZchn"/>
            </w:rPr>
            <w:t xml:space="preserve"> </w:t>
          </w:r>
          <w:r w:rsidRPr="00183493">
            <w:t>Jede Zeile beinhaltet ein CPI</w:t>
          </w:r>
          <w:r w:rsidRPr="00183493">
            <w:noBreakHyphen/>
            <w:t>Paar.</w:t>
          </w:r>
          <w:r>
            <w:t xml:space="preserve"> Es gibt pro CPI</w:t>
          </w:r>
          <w:r>
            <w:noBreakHyphen/>
            <w:t>Paar drei Einträge: Eintrag</w:t>
          </w:r>
          <w:r w:rsidRPr="002C2606">
            <w:t xml:space="preserve"> 1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Eintrag</w:t>
          </w:r>
          <w:r w:rsidRPr="002C2606">
            <w:t xml:space="preserve"> 2</w:t>
          </w:r>
          <w:r>
            <w:t xml:space="preserve"> ist das Label des</w:t>
          </w:r>
          <w:r w:rsidRPr="002C2606">
            <w:t xml:space="preserve"> CPI</w:t>
          </w:r>
          <w:r w:rsidRPr="002C2606">
            <w:noBreakHyphen/>
            <w:t>Paar</w:t>
          </w:r>
          <w:r>
            <w:t>s („1“: funktionale Interaktion, „0“: keine funktionale Interaktion). Eintrag 3 enthält eine artikel- und satzspezifische ID. Wenn ein Satz mehrere verschiedene CPI</w:t>
          </w:r>
          <w:r>
            <w:softHyphen/>
          </w:r>
          <w:r>
            <w:noBreakHyphen/>
            <w:t xml:space="preserve">Paare enthält, erhalten alle dieselbe ID.  </w:t>
          </w:r>
          <w:r w:rsidRPr="002C2606">
            <w:t xml:space="preserve">    </w:t>
          </w:r>
        </w:p>
        <w:p w14:paraId="4206BDCF" w14:textId="7617B970" w:rsidR="002E59A8" w:rsidRDefault="002E59A8" w:rsidP="001C6EF8"/>
        <w:p w14:paraId="461C7092" w14:textId="77777777" w:rsidR="004B53EC" w:rsidRDefault="002E2874" w:rsidP="001C6EF8">
          <w:r>
            <w:t xml:space="preserve">Das Splitten dieses konvertierten Datensatzes für das Trainieren von BioBERT ist in </w:t>
          </w:r>
          <w:r>
            <w:fldChar w:fldCharType="begin"/>
          </w:r>
          <w:r>
            <w:instrText xml:space="preserve"> REF _Ref66662244 \r \h </w:instrText>
          </w:r>
          <w:r>
            <w:fldChar w:fldCharType="separate"/>
          </w:r>
          <w:r>
            <w:t>3.3.2</w:t>
          </w:r>
          <w:r>
            <w:fldChar w:fldCharType="end"/>
          </w:r>
          <w:r>
            <w:t xml:space="preserve"> und </w:t>
          </w:r>
          <w:r>
            <w:fldChar w:fldCharType="begin"/>
          </w:r>
          <w:r>
            <w:instrText xml:space="preserve"> REF _Ref66662211 \r \h </w:instrText>
          </w:r>
          <w:r>
            <w:fldChar w:fldCharType="separate"/>
          </w:r>
          <w:r>
            <w:t>3.4.1</w:t>
          </w:r>
          <w:r>
            <w:fldChar w:fldCharType="end"/>
          </w:r>
          <w:r>
            <w:t xml:space="preserve"> beschrieben.</w:t>
          </w:r>
        </w:p>
        <w:p w14:paraId="0731EAF9" w14:textId="0DE5DB58" w:rsidR="002E2874" w:rsidRDefault="002E2874" w:rsidP="001C6EF8">
          <w:r>
            <w:t xml:space="preserve">  </w:t>
          </w:r>
        </w:p>
        <w:p w14:paraId="5EC8411A" w14:textId="413F3D30" w:rsidR="00AD1F72" w:rsidRDefault="00BF7438" w:rsidP="00AD1F72">
          <w:pPr>
            <w:pStyle w:val="berschrift2"/>
          </w:pPr>
          <w:bookmarkStart w:id="111" w:name="_Ref65328111"/>
          <w:bookmarkStart w:id="112" w:name="_Toc66477608"/>
          <w:bookmarkStart w:id="113" w:name="_Toc66478142"/>
          <w:commentRangeStart w:id="114"/>
          <w:r>
            <w:t>Vergleich</w:t>
          </w:r>
          <w:r w:rsidR="00752E14">
            <w:t xml:space="preserve"> (</w:t>
          </w:r>
          <w:r w:rsidR="00AD1F72">
            <w:t>10</w:t>
          </w:r>
          <w:r w:rsidR="00AD1F72" w:rsidRPr="00AD1F72">
            <w:t>-fache Kreuzvalidierung</w:t>
          </w:r>
          <w:bookmarkEnd w:id="111"/>
          <w:bookmarkEnd w:id="112"/>
          <w:bookmarkEnd w:id="113"/>
          <w:r w:rsidR="00752E14">
            <w:t>)</w:t>
          </w:r>
          <w:commentRangeEnd w:id="114"/>
          <w:r w:rsidR="003B22B1">
            <w:rPr>
              <w:rStyle w:val="Kommentarzeichen"/>
              <w:rFonts w:ascii="Times New Roman" w:eastAsiaTheme="minorHAnsi" w:hAnsi="Times New Roman" w:cstheme="minorBidi"/>
              <w:b w:val="0"/>
            </w:rPr>
            <w:commentReference w:id="114"/>
          </w:r>
        </w:p>
        <w:p w14:paraId="4CF0FD11" w14:textId="52D6DBD4" w:rsidR="00B03BFC" w:rsidRPr="00B03BFC" w:rsidRDefault="00B03BFC" w:rsidP="00B03BFC">
          <w:pPr>
            <w:pStyle w:val="berschrift3"/>
          </w:pPr>
          <w:r>
            <w:t>10</w:t>
          </w:r>
          <w:r w:rsidRPr="00AD1F72">
            <w:t>-fache Kreuzvalidierung</w:t>
          </w:r>
          <w:r>
            <w:t xml:space="preserve"> … was ist das </w:t>
          </w:r>
        </w:p>
        <w:p w14:paraId="789DA4D1" w14:textId="2CB43175" w:rsidR="001C6EF8" w:rsidRDefault="008B61AF" w:rsidP="001C6EF8">
          <w:hyperlink r:id="rId40" w:history="1">
            <w:r w:rsidR="007C2F31" w:rsidRPr="00687848">
              <w:rPr>
                <w:rStyle w:val="Hyperlink"/>
              </w:rPr>
              <w:t>https://link.springer.com/chapter/10.1007/978-3-319-47217-1_9</w:t>
            </w:r>
          </w:hyperlink>
        </w:p>
        <w:p w14:paraId="72C1D64B" w14:textId="77777777" w:rsidR="008D7F02" w:rsidRDefault="007C2F31" w:rsidP="007C2F31">
          <w:pPr>
            <w:pStyle w:val="berschrift3"/>
          </w:pPr>
          <w:bookmarkStart w:id="115" w:name="_Ref66662244"/>
          <w:r>
            <w:t>splitten des DS</w:t>
          </w:r>
          <w:bookmarkEnd w:id="115"/>
        </w:p>
        <w:p w14:paraId="38031876" w14:textId="651F3049" w:rsidR="007C2F31" w:rsidRDefault="008D7F02" w:rsidP="007C2F31">
          <w:pPr>
            <w:pStyle w:val="berschrift3"/>
          </w:pPr>
          <w:r>
            <w:t xml:space="preserve">Durchführen der 10cv </w:t>
          </w:r>
          <w:proofErr w:type="spellStart"/>
          <w:r>
            <w:t>val</w:t>
          </w:r>
          <w:proofErr w:type="spellEnd"/>
          <w:r w:rsidR="007C2F31">
            <w:t xml:space="preserve"> </w:t>
          </w:r>
        </w:p>
        <w:p w14:paraId="788C4CF0" w14:textId="2DB2F3F0" w:rsidR="008D7F02" w:rsidRPr="008D7F02" w:rsidRDefault="008D7F02" w:rsidP="00617092">
          <w:pPr>
            <w:pStyle w:val="berschrift2"/>
          </w:pPr>
          <w:r>
            <w:t>Untersuchung des Einflusses der Trainingsdatensatzgröße</w:t>
          </w:r>
        </w:p>
        <w:p w14:paraId="2F78494E" w14:textId="77777777" w:rsidR="00617092" w:rsidRDefault="00617092" w:rsidP="00617092">
          <w:pPr>
            <w:pStyle w:val="berschrift3"/>
          </w:pPr>
          <w:bookmarkStart w:id="116" w:name="_Ref66662211"/>
          <w:r>
            <w:t>splitten des DS</w:t>
          </w:r>
          <w:bookmarkEnd w:id="116"/>
        </w:p>
        <w:p w14:paraId="34A10E5A" w14:textId="00A711C6" w:rsidR="00617092" w:rsidRDefault="00617092" w:rsidP="00617092">
          <w:pPr>
            <w:pStyle w:val="berschrift3"/>
          </w:pPr>
          <w:r>
            <w:t>Durchführung</w:t>
          </w:r>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17" w:name="_Toc66477609"/>
          <w:bookmarkStart w:id="118" w:name="_Toc66478143"/>
          <w:r>
            <w:t>Ergebnisse</w:t>
          </w:r>
          <w:bookmarkEnd w:id="117"/>
          <w:bookmarkEnd w:id="118"/>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19"/>
          <w:proofErr w:type="spellStart"/>
          <w:r w:rsidR="00B063C5">
            <w:t>vergleich</w:t>
          </w:r>
          <w:proofErr w:type="spellEnd"/>
          <w:r w:rsidR="00B063C5">
            <w:t xml:space="preserve"> nutzen </w:t>
          </w:r>
          <w:commentRangeEnd w:id="119"/>
          <w:r w:rsidR="00B063C5">
            <w:rPr>
              <w:rStyle w:val="Kommentarzeichen"/>
            </w:rPr>
            <w:commentReference w:id="119"/>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120" w:name="_Toc66477610"/>
          <w:bookmarkStart w:id="121" w:name="_Toc66478144"/>
          <w:r>
            <w:t>Diskussion und Ausblick</w:t>
          </w:r>
          <w:bookmarkEnd w:id="120"/>
          <w:bookmarkEnd w:id="121"/>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8B61AF" w:rsidP="006B50AD">
          <w:pPr>
            <w:rPr>
              <w:rStyle w:val="Hyperlink"/>
            </w:rPr>
          </w:pPr>
          <w:hyperlink r:id="rId41"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t xml:space="preserve">ML andere </w:t>
          </w:r>
          <w:proofErr w:type="spellStart"/>
          <w:r>
            <w:t>vs</w:t>
          </w:r>
          <w:proofErr w:type="spellEnd"/>
          <w:r>
            <w:t xml:space="preserve"> dl </w:t>
          </w:r>
          <w:hyperlink r:id="rId42" w:history="1">
            <w:r w:rsidR="00B715E2" w:rsidRPr="00172ADA">
              <w:rPr>
                <w:rStyle w:val="Hyperlink"/>
              </w:rPr>
              <w:t>https://machinelearningmastery.com/what-is-deep-learning/</w:t>
            </w:r>
          </w:hyperlink>
        </w:p>
        <w:p w14:paraId="1DD97133" w14:textId="235E08AE" w:rsidR="00B715E2" w:rsidRDefault="008B61AF" w:rsidP="004C1D52">
          <w:hyperlink r:id="rId43"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t>cuda</w:t>
          </w:r>
          <w:proofErr w:type="spellEnd"/>
        </w:p>
        <w:p w14:paraId="697FD31A" w14:textId="1FE6BA55" w:rsidR="00F66D5C" w:rsidRDefault="00774CC7" w:rsidP="004C1D52">
          <w:r>
            <w:lastRenderedPageBreak/>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182A0661" w:rsidR="00E73AED" w:rsidRPr="006B50A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8CA0213" w14:textId="18BCBA8E" w:rsidR="00E93A12" w:rsidRDefault="00E93A12" w:rsidP="00E93A12">
          <w:pPr>
            <w:pStyle w:val="berschrift1"/>
          </w:pPr>
          <w:bookmarkStart w:id="122" w:name="_Toc66477611"/>
          <w:bookmarkStart w:id="123" w:name="_Toc66478145"/>
          <w:r>
            <w:t>Zusammenfassung</w:t>
          </w:r>
          <w:bookmarkEnd w:id="122"/>
          <w:bookmarkEnd w:id="123"/>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24" w:name="_Toc66477612"/>
          <w:bookmarkStart w:id="125" w:name="_Toc66478146"/>
          <w:r>
            <w:lastRenderedPageBreak/>
            <w:t>Literaturverzeichnis</w:t>
          </w:r>
          <w:bookmarkEnd w:id="124"/>
          <w:bookmarkEnd w:id="125"/>
        </w:p>
        <w:p w14:paraId="3F33FB7B" w14:textId="7F10B54D" w:rsidR="006568D5" w:rsidRPr="006568D5" w:rsidRDefault="00925A12" w:rsidP="006568D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568D5" w:rsidRPr="006568D5">
            <w:rPr>
              <w:rFonts w:cs="Times New Roman"/>
              <w:noProof/>
              <w:szCs w:val="24"/>
            </w:rPr>
            <w:t>[1]</w:t>
          </w:r>
          <w:r w:rsidR="006568D5" w:rsidRPr="006568D5">
            <w:rPr>
              <w:rFonts w:cs="Times New Roman"/>
              <w:noProof/>
              <w:szCs w:val="24"/>
            </w:rPr>
            <w:tab/>
            <w:t>“Google-Software besiegt Go-Genie auch im letzten Match.” https://www.faz.net/aktuell/gesellschaft/menschen/google-computer-alphago-besiegt-go-weltmeister-14125664.html (accessed Feb. 15, 2021).</w:t>
          </w:r>
        </w:p>
        <w:p w14:paraId="48438010"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w:t>
          </w:r>
          <w:r w:rsidRPr="006568D5">
            <w:rPr>
              <w:rFonts w:cs="Times New Roman"/>
              <w:noProof/>
              <w:szCs w:val="24"/>
            </w:rPr>
            <w:tab/>
            <w:t xml:space="preserve">D. Silver </w:t>
          </w:r>
          <w:r w:rsidRPr="006568D5">
            <w:rPr>
              <w:rFonts w:cs="Times New Roman"/>
              <w:i/>
              <w:iCs/>
              <w:noProof/>
              <w:szCs w:val="24"/>
            </w:rPr>
            <w:t>et al.</w:t>
          </w:r>
          <w:r w:rsidRPr="006568D5">
            <w:rPr>
              <w:rFonts w:cs="Times New Roman"/>
              <w:noProof/>
              <w:szCs w:val="24"/>
            </w:rPr>
            <w:t xml:space="preserve">, “Mastering the game of Go with deep neural networks and tree search,” </w:t>
          </w:r>
          <w:r w:rsidRPr="006568D5">
            <w:rPr>
              <w:rFonts w:cs="Times New Roman"/>
              <w:i/>
              <w:iCs/>
              <w:noProof/>
              <w:szCs w:val="24"/>
            </w:rPr>
            <w:t>Nature</w:t>
          </w:r>
          <w:r w:rsidRPr="006568D5">
            <w:rPr>
              <w:rFonts w:cs="Times New Roman"/>
              <w:noProof/>
              <w:szCs w:val="24"/>
            </w:rPr>
            <w:t>, vol. 529, no. 7587, pp. 484–489, 2016, doi: 10.1038/nature16961.</w:t>
          </w:r>
        </w:p>
        <w:p w14:paraId="6094D29B"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w:t>
          </w:r>
          <w:r w:rsidRPr="006568D5">
            <w:rPr>
              <w:rFonts w:cs="Times New Roman"/>
              <w:noProof/>
              <w:szCs w:val="24"/>
            </w:rPr>
            <w:tab/>
            <w:t xml:space="preserve">S. Rasp, P. D. Dueben, S. Scher, J. A. Weyn, S. Mouatadid, and N. Thuerey, “WeatherBench: A Benchmark Data Set for Data-Driven Weather Forecasting,” </w:t>
          </w:r>
          <w:r w:rsidRPr="006568D5">
            <w:rPr>
              <w:rFonts w:cs="Times New Roman"/>
              <w:i/>
              <w:iCs/>
              <w:noProof/>
              <w:szCs w:val="24"/>
            </w:rPr>
            <w:t>J. Adv. Model. Earth Syst.</w:t>
          </w:r>
          <w:r w:rsidRPr="006568D5">
            <w:rPr>
              <w:rFonts w:cs="Times New Roman"/>
              <w:noProof/>
              <w:szCs w:val="24"/>
            </w:rPr>
            <w:t>, vol. 12, no. 11, 2020, doi: 10.1029/2020MS002203.</w:t>
          </w:r>
        </w:p>
        <w:p w14:paraId="48607A9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4]</w:t>
          </w:r>
          <w:r w:rsidRPr="006568D5">
            <w:rPr>
              <w:rFonts w:cs="Times New Roman"/>
              <w:noProof/>
              <w:szCs w:val="24"/>
            </w:rPr>
            <w:tab/>
            <w:t xml:space="preserve">A. El Sallab, M. Abdou, E. Perot, and S. Yogamani, “Deep reinforcement learning framework for autonomous driving,” </w:t>
          </w:r>
          <w:r w:rsidRPr="006568D5">
            <w:rPr>
              <w:rFonts w:cs="Times New Roman"/>
              <w:i/>
              <w:iCs/>
              <w:noProof/>
              <w:szCs w:val="24"/>
            </w:rPr>
            <w:t>arXiv</w:t>
          </w:r>
          <w:r w:rsidRPr="006568D5">
            <w:rPr>
              <w:rFonts w:cs="Times New Roman"/>
              <w:noProof/>
              <w:szCs w:val="24"/>
            </w:rPr>
            <w:t>, pp. 70–76, 2017.</w:t>
          </w:r>
        </w:p>
        <w:p w14:paraId="384CF85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5]</w:t>
          </w:r>
          <w:r w:rsidRPr="006568D5">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6568D5">
            <w:rPr>
              <w:rFonts w:cs="Times New Roman"/>
              <w:i/>
              <w:iCs/>
              <w:noProof/>
              <w:szCs w:val="24"/>
            </w:rPr>
            <w:t>Moscow Work. Electron. Netw. Technol. MWENT 2018 - Proc.</w:t>
          </w:r>
          <w:r w:rsidRPr="006568D5">
            <w:rPr>
              <w:rFonts w:cs="Times New Roman"/>
              <w:noProof/>
              <w:szCs w:val="24"/>
            </w:rPr>
            <w:t>, vol. 2018-March, pp. 1–5, 2018, doi: 10.1109/MWENT.2018.8337236.</w:t>
          </w:r>
        </w:p>
        <w:p w14:paraId="7BDFB52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6]</w:t>
          </w:r>
          <w:r w:rsidRPr="006568D5">
            <w:rPr>
              <w:rFonts w:cs="Times New Roman"/>
              <w:noProof/>
              <w:szCs w:val="24"/>
            </w:rPr>
            <w:tab/>
            <w:t xml:space="preserve">A. Esteva </w:t>
          </w:r>
          <w:r w:rsidRPr="006568D5">
            <w:rPr>
              <w:rFonts w:cs="Times New Roman"/>
              <w:i/>
              <w:iCs/>
              <w:noProof/>
              <w:szCs w:val="24"/>
            </w:rPr>
            <w:t>et al.</w:t>
          </w:r>
          <w:r w:rsidRPr="006568D5">
            <w:rPr>
              <w:rFonts w:cs="Times New Roman"/>
              <w:noProof/>
              <w:szCs w:val="24"/>
            </w:rPr>
            <w:t xml:space="preserve">, “Dermatologist-level classification of skin cancer with deep neural networks,” </w:t>
          </w:r>
          <w:r w:rsidRPr="006568D5">
            <w:rPr>
              <w:rFonts w:cs="Times New Roman"/>
              <w:i/>
              <w:iCs/>
              <w:noProof/>
              <w:szCs w:val="24"/>
            </w:rPr>
            <w:t>Nature</w:t>
          </w:r>
          <w:r w:rsidRPr="006568D5">
            <w:rPr>
              <w:rFonts w:cs="Times New Roman"/>
              <w:noProof/>
              <w:szCs w:val="24"/>
            </w:rPr>
            <w:t>, vol. 542, no. 7639, pp. 115–118, 2017, doi: 10.1038/nature21056.</w:t>
          </w:r>
        </w:p>
        <w:p w14:paraId="5035CF6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7]</w:t>
          </w:r>
          <w:r w:rsidRPr="006568D5">
            <w:rPr>
              <w:rFonts w:cs="Times New Roman"/>
              <w:noProof/>
              <w:szCs w:val="24"/>
            </w:rPr>
            <w:tab/>
            <w:t xml:space="preserve">I. Döbel </w:t>
          </w:r>
          <w:r w:rsidRPr="006568D5">
            <w:rPr>
              <w:rFonts w:cs="Times New Roman"/>
              <w:i/>
              <w:iCs/>
              <w:noProof/>
              <w:szCs w:val="24"/>
            </w:rPr>
            <w:t>et al.</w:t>
          </w:r>
          <w:r w:rsidRPr="006568D5">
            <w:rPr>
              <w:rFonts w:cs="Times New Roman"/>
              <w:noProof/>
              <w:szCs w:val="24"/>
            </w:rPr>
            <w:t xml:space="preserve">, “Maschinelles Lernen: Kompetenzen, Forschung, Anwendung,” </w:t>
          </w:r>
          <w:r w:rsidRPr="006568D5">
            <w:rPr>
              <w:rFonts w:cs="Times New Roman"/>
              <w:i/>
              <w:iCs/>
              <w:noProof/>
              <w:szCs w:val="24"/>
            </w:rPr>
            <w:t>Fraunhofer-Gesellschaft zur Förderung der angewandten Forschung e.V.</w:t>
          </w:r>
          <w:r w:rsidRPr="006568D5">
            <w:rPr>
              <w:rFonts w:cs="Times New Roman"/>
              <w:noProof/>
              <w:szCs w:val="24"/>
            </w:rPr>
            <w:t>, 2018. https://www.bigdata-ai.fraunhofer.de/content/dam/bigdata/de/documents/Publikationen/Fraunhofer_Studie_ML_201809.pdf.</w:t>
          </w:r>
        </w:p>
        <w:p w14:paraId="3B6225F1"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8]</w:t>
          </w:r>
          <w:r w:rsidRPr="006568D5">
            <w:rPr>
              <w:rFonts w:cs="Times New Roman"/>
              <w:noProof/>
              <w:szCs w:val="24"/>
            </w:rPr>
            <w:tab/>
            <w:t xml:space="preserve">R. Fjelland, “Why general artificial intelligence will not be realized,” </w:t>
          </w:r>
          <w:r w:rsidRPr="006568D5">
            <w:rPr>
              <w:rFonts w:cs="Times New Roman"/>
              <w:i/>
              <w:iCs/>
              <w:noProof/>
              <w:szCs w:val="24"/>
            </w:rPr>
            <w:t>Humanit. Soc. Sci. Commun.</w:t>
          </w:r>
          <w:r w:rsidRPr="006568D5">
            <w:rPr>
              <w:rFonts w:cs="Times New Roman"/>
              <w:noProof/>
              <w:szCs w:val="24"/>
            </w:rPr>
            <w:t>, vol. 7, no. 1, pp. 1–9, 2020, doi: 10.1057/s41599-020-0494-4.</w:t>
          </w:r>
        </w:p>
        <w:p w14:paraId="3F5656A2"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9]</w:t>
          </w:r>
          <w:r w:rsidRPr="006568D5">
            <w:rPr>
              <w:rFonts w:cs="Times New Roman"/>
              <w:noProof/>
              <w:szCs w:val="24"/>
            </w:rPr>
            <w:tab/>
            <w:t>“How To Design A Spam Filtering System with Machine Learning Algorithm.” https://towardsdatascience.com/email-spam-detection-1-2-b0e06a5c0472 (accessed Feb. 20, 2021).</w:t>
          </w:r>
        </w:p>
        <w:p w14:paraId="6E4654A6"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0]</w:t>
          </w:r>
          <w:r w:rsidRPr="006568D5">
            <w:rPr>
              <w:rFonts w:cs="Times New Roman"/>
              <w:noProof/>
              <w:szCs w:val="24"/>
            </w:rPr>
            <w:tab/>
            <w:t>“Verhindern von Überanpassung und unausgeglichenen Daten durch automatisiertes maschinelles Lernen.” https://docs.microsoft.com/de-de/azure/machine-learning/concept-manage-ml-pitfalls (accessed Feb. 22, 2021).</w:t>
          </w:r>
        </w:p>
        <w:p w14:paraId="1B2A4F4E"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1]</w:t>
          </w:r>
          <w:r w:rsidRPr="006568D5">
            <w:rPr>
              <w:rFonts w:cs="Times New Roman"/>
              <w:noProof/>
              <w:szCs w:val="24"/>
            </w:rPr>
            <w:tab/>
            <w:t>“Support Vector Machines (SVM); Universität Ulm.” http://www.mathematik.uni-ulm.de/stochastik/lehre/ss07/seminar_sl/fischer.pdf (accessed Feb. 24, 2021).</w:t>
          </w:r>
        </w:p>
        <w:p w14:paraId="4131257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2]</w:t>
          </w:r>
          <w:r w:rsidRPr="006568D5">
            <w:rPr>
              <w:rFonts w:cs="Times New Roman"/>
              <w:noProof/>
              <w:szCs w:val="24"/>
            </w:rPr>
            <w:tab/>
            <w:t xml:space="preserve">“Support Vector Machines (SVM) Ausarbeitung; Universität Ulm.” http://www.mathematik.uni-ulm.de/stochastik/lehre/ss07/seminar_sl/ausarbeitung_fischer.pdf </w:t>
          </w:r>
          <w:r w:rsidRPr="006568D5">
            <w:rPr>
              <w:rFonts w:cs="Times New Roman"/>
              <w:noProof/>
              <w:szCs w:val="24"/>
            </w:rPr>
            <w:lastRenderedPageBreak/>
            <w:t>(accessed Feb. 24, 2021).</w:t>
          </w:r>
        </w:p>
        <w:p w14:paraId="157861E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3]</w:t>
          </w:r>
          <w:r w:rsidRPr="006568D5">
            <w:rPr>
              <w:rFonts w:cs="Times New Roman"/>
              <w:noProof/>
              <w:szCs w:val="24"/>
            </w:rPr>
            <w:tab/>
            <w:t>“The Kernel Trick in Support Vector Classification.” https://towardsdatascience.com/the-kernel-trick-c98cdbcaeb3f (accessed Feb. 24, 2021).</w:t>
          </w:r>
        </w:p>
        <w:p w14:paraId="465018C2"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4]</w:t>
          </w:r>
          <w:r w:rsidRPr="006568D5">
            <w:rPr>
              <w:rFonts w:cs="Times New Roman"/>
              <w:noProof/>
              <w:szCs w:val="24"/>
            </w:rPr>
            <w:tab/>
            <w:t xml:space="preserve">“Das Gehirn,” </w:t>
          </w:r>
          <w:r w:rsidRPr="006568D5">
            <w:rPr>
              <w:rFonts w:cs="Times New Roman"/>
              <w:i/>
              <w:iCs/>
              <w:noProof/>
              <w:szCs w:val="24"/>
            </w:rPr>
            <w:t>MAX-PLANCK-GESELLSCHAFT</w:t>
          </w:r>
          <w:r w:rsidRPr="006568D5">
            <w:rPr>
              <w:rFonts w:cs="Times New Roman"/>
              <w:noProof/>
              <w:szCs w:val="24"/>
            </w:rPr>
            <w:t>. https://www.mpg.de/gehirn (accessed Feb. 26, 2021).</w:t>
          </w:r>
        </w:p>
        <w:p w14:paraId="09D2956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5]</w:t>
          </w:r>
          <w:r w:rsidRPr="006568D5">
            <w:rPr>
              <w:rFonts w:cs="Times New Roman"/>
              <w:noProof/>
              <w:szCs w:val="24"/>
            </w:rPr>
            <w:tab/>
            <w:t xml:space="preserve">W. S. McCulloch and W. Pitts, “A logical calculus of the ideas immanent in nervous activity (reprinted from bulletin of mathematical biophysics, vol 5, pg 115-133, 1943),” </w:t>
          </w:r>
          <w:r w:rsidRPr="006568D5">
            <w:rPr>
              <w:rFonts w:cs="Times New Roman"/>
              <w:i/>
              <w:iCs/>
              <w:noProof/>
              <w:szCs w:val="24"/>
            </w:rPr>
            <w:t>Bull. Math. Biol.</w:t>
          </w:r>
          <w:r w:rsidRPr="006568D5">
            <w:rPr>
              <w:rFonts w:cs="Times New Roman"/>
              <w:noProof/>
              <w:szCs w:val="24"/>
            </w:rPr>
            <w:t>, vol. 52, no. 1--2, pp. 99–115, 1990, [Online]. Available: http://journals2.scholarsportal.info/pdf/00928240/v52i1-2/99_alcotiiina.xml.</w:t>
          </w:r>
        </w:p>
        <w:p w14:paraId="6EBA82D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6]</w:t>
          </w:r>
          <w:r w:rsidRPr="006568D5">
            <w:rPr>
              <w:rFonts w:cs="Times New Roman"/>
              <w:noProof/>
              <w:szCs w:val="24"/>
            </w:rPr>
            <w:tab/>
            <w:t xml:space="preserve">F. Rosenblatt, “The perceptron: A probabilistic model for information storage and organization in the brain,” </w:t>
          </w:r>
          <w:r w:rsidRPr="006568D5">
            <w:rPr>
              <w:rFonts w:cs="Times New Roman"/>
              <w:i/>
              <w:iCs/>
              <w:noProof/>
              <w:szCs w:val="24"/>
            </w:rPr>
            <w:t>Psychol. Rev.</w:t>
          </w:r>
          <w:r w:rsidRPr="006568D5">
            <w:rPr>
              <w:rFonts w:cs="Times New Roman"/>
              <w:noProof/>
              <w:szCs w:val="24"/>
            </w:rPr>
            <w:t>, vol. 65, no. 6, pp. 386–408, 1958, doi: 10.1037/h0042519.</w:t>
          </w:r>
        </w:p>
        <w:p w14:paraId="043A0D3C"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7]</w:t>
          </w:r>
          <w:r w:rsidRPr="006568D5">
            <w:rPr>
              <w:rFonts w:cs="Times New Roman"/>
              <w:noProof/>
              <w:szCs w:val="24"/>
            </w:rPr>
            <w:tab/>
            <w:t xml:space="preserve">A. Scherer and A. Scherer, “Das Perzeptron,” </w:t>
          </w:r>
          <w:r w:rsidRPr="006568D5">
            <w:rPr>
              <w:rFonts w:cs="Times New Roman"/>
              <w:i/>
              <w:iCs/>
              <w:noProof/>
              <w:szCs w:val="24"/>
            </w:rPr>
            <w:t>Neuronale Netze</w:t>
          </w:r>
          <w:r w:rsidRPr="006568D5">
            <w:rPr>
              <w:rFonts w:cs="Times New Roman"/>
              <w:noProof/>
              <w:szCs w:val="24"/>
            </w:rPr>
            <w:t>, pp. 65–70, 1997, doi: 10.1007/978-3-322-86830-5_5.</w:t>
          </w:r>
        </w:p>
        <w:p w14:paraId="421A60FB"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8]</w:t>
          </w:r>
          <w:r w:rsidRPr="006568D5">
            <w:rPr>
              <w:rFonts w:cs="Times New Roman"/>
              <w:noProof/>
              <w:szCs w:val="24"/>
            </w:rPr>
            <w:tab/>
            <w:t>“Neuronale Netze; Univerität Ulm.” .</w:t>
          </w:r>
        </w:p>
        <w:p w14:paraId="0907612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19]</w:t>
          </w:r>
          <w:r w:rsidRPr="006568D5">
            <w:rPr>
              <w:rFonts w:cs="Times New Roman"/>
              <w:noProof/>
              <w:szCs w:val="24"/>
            </w:rPr>
            <w:tab/>
            <w:t xml:space="preserve">I. Goodfellow, Y. Bengio, and A. Courville, </w:t>
          </w:r>
          <w:r w:rsidRPr="006568D5">
            <w:rPr>
              <w:rFonts w:cs="Times New Roman"/>
              <w:i/>
              <w:iCs/>
              <w:noProof/>
              <w:szCs w:val="24"/>
            </w:rPr>
            <w:t>Deep Learning</w:t>
          </w:r>
          <w:r w:rsidRPr="006568D5">
            <w:rPr>
              <w:rFonts w:cs="Times New Roman"/>
              <w:noProof/>
              <w:szCs w:val="24"/>
            </w:rPr>
            <w:t>. MIT Press, 2014.</w:t>
          </w:r>
        </w:p>
        <w:p w14:paraId="7B26616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0]</w:t>
          </w:r>
          <w:r w:rsidRPr="006568D5">
            <w:rPr>
              <w:rFonts w:cs="Times New Roman"/>
              <w:noProof/>
              <w:szCs w:val="24"/>
            </w:rPr>
            <w:tab/>
            <w:t xml:space="preserve">O. J. Wouters, M. McKee, and J. Luyten, “Estimated Research and Development Investment Needed to Bring a New Medicine to Market, 2009-2018,” </w:t>
          </w:r>
          <w:r w:rsidRPr="006568D5">
            <w:rPr>
              <w:rFonts w:cs="Times New Roman"/>
              <w:i/>
              <w:iCs/>
              <w:noProof/>
              <w:szCs w:val="24"/>
            </w:rPr>
            <w:t>JAMA - J. Am. Med. Assoc.</w:t>
          </w:r>
          <w:r w:rsidRPr="006568D5">
            <w:rPr>
              <w:rFonts w:cs="Times New Roman"/>
              <w:noProof/>
              <w:szCs w:val="24"/>
            </w:rPr>
            <w:t>, vol. 323, no. 9, pp. 844–853, 2020, doi: 10.1001/jama.2020.1166.</w:t>
          </w:r>
        </w:p>
        <w:p w14:paraId="0A7325D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1]</w:t>
          </w:r>
          <w:r w:rsidRPr="006568D5">
            <w:rPr>
              <w:rFonts w:cs="Times New Roman"/>
              <w:noProof/>
              <w:szCs w:val="24"/>
            </w:rPr>
            <w:tab/>
            <w:t xml:space="preserve">G. Klebe, </w:t>
          </w:r>
          <w:r w:rsidRPr="006568D5">
            <w:rPr>
              <w:rFonts w:cs="Times New Roman"/>
              <w:i/>
              <w:iCs/>
              <w:noProof/>
              <w:szCs w:val="24"/>
            </w:rPr>
            <w:t>Wirkstoffdesign</w:t>
          </w:r>
          <w:r w:rsidRPr="006568D5">
            <w:rPr>
              <w:rFonts w:cs="Times New Roman"/>
              <w:noProof/>
              <w:szCs w:val="24"/>
            </w:rPr>
            <w:t>, 2.Auflage. Spektrum Akademischer Verlag, 2009.</w:t>
          </w:r>
        </w:p>
        <w:p w14:paraId="7E7EEA16"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2]</w:t>
          </w:r>
          <w:r w:rsidRPr="006568D5">
            <w:rPr>
              <w:rFonts w:cs="Times New Roman"/>
              <w:noProof/>
              <w:szCs w:val="24"/>
            </w:rPr>
            <w:tab/>
            <w:t xml:space="preserve">D. Mendez </w:t>
          </w:r>
          <w:r w:rsidRPr="006568D5">
            <w:rPr>
              <w:rFonts w:cs="Times New Roman"/>
              <w:i/>
              <w:iCs/>
              <w:noProof/>
              <w:szCs w:val="24"/>
            </w:rPr>
            <w:t>et al.</w:t>
          </w:r>
          <w:r w:rsidRPr="006568D5">
            <w:rPr>
              <w:rFonts w:cs="Times New Roman"/>
              <w:noProof/>
              <w:szCs w:val="24"/>
            </w:rPr>
            <w:t xml:space="preserve">, “ChEMBL: Towards direct deposition of bioassay data,” </w:t>
          </w:r>
          <w:r w:rsidRPr="006568D5">
            <w:rPr>
              <w:rFonts w:cs="Times New Roman"/>
              <w:i/>
              <w:iCs/>
              <w:noProof/>
              <w:szCs w:val="24"/>
            </w:rPr>
            <w:t>Nucleic Acids Res.</w:t>
          </w:r>
          <w:r w:rsidRPr="006568D5">
            <w:rPr>
              <w:rFonts w:cs="Times New Roman"/>
              <w:noProof/>
              <w:szCs w:val="24"/>
            </w:rPr>
            <w:t>, vol. 47, no. D1, pp. D930–D940, 2019, doi: 10.1093/nar/gky1075.</w:t>
          </w:r>
        </w:p>
        <w:p w14:paraId="65E7576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3]</w:t>
          </w:r>
          <w:r w:rsidRPr="006568D5">
            <w:rPr>
              <w:rFonts w:cs="Times New Roman"/>
              <w:noProof/>
              <w:szCs w:val="24"/>
            </w:rPr>
            <w:tab/>
            <w:t xml:space="preserve">D. S. Wishart </w:t>
          </w:r>
          <w:r w:rsidRPr="006568D5">
            <w:rPr>
              <w:rFonts w:cs="Times New Roman"/>
              <w:i/>
              <w:iCs/>
              <w:noProof/>
              <w:szCs w:val="24"/>
            </w:rPr>
            <w:t>et al.</w:t>
          </w:r>
          <w:r w:rsidRPr="006568D5">
            <w:rPr>
              <w:rFonts w:cs="Times New Roman"/>
              <w:noProof/>
              <w:szCs w:val="24"/>
            </w:rPr>
            <w:t xml:space="preserve">, “DrugBank 5.0: A major update to the DrugBank database for 2018,” </w:t>
          </w:r>
          <w:r w:rsidRPr="006568D5">
            <w:rPr>
              <w:rFonts w:cs="Times New Roman"/>
              <w:i/>
              <w:iCs/>
              <w:noProof/>
              <w:szCs w:val="24"/>
            </w:rPr>
            <w:t>Nucleic Acids Res.</w:t>
          </w:r>
          <w:r w:rsidRPr="006568D5">
            <w:rPr>
              <w:rFonts w:cs="Times New Roman"/>
              <w:noProof/>
              <w:szCs w:val="24"/>
            </w:rPr>
            <w:t>, vol. 46, no. D1, pp. D1074–D1082, 2018, doi: 10.1093/nar/gkx1037.</w:t>
          </w:r>
        </w:p>
        <w:p w14:paraId="77113613"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4]</w:t>
          </w:r>
          <w:r w:rsidRPr="006568D5">
            <w:rPr>
              <w:rFonts w:cs="Times New Roman"/>
              <w:noProof/>
              <w:szCs w:val="24"/>
            </w:rPr>
            <w:tab/>
            <w:t xml:space="preserve">R. Wang, X. Fang, Y. Lu, C. Y. Yang, and S. Wang, “The PDBbind database: Methodologies and updates,” </w:t>
          </w:r>
          <w:r w:rsidRPr="006568D5">
            <w:rPr>
              <w:rFonts w:cs="Times New Roman"/>
              <w:i/>
              <w:iCs/>
              <w:noProof/>
              <w:szCs w:val="24"/>
            </w:rPr>
            <w:t>J. Med. Chem.</w:t>
          </w:r>
          <w:r w:rsidRPr="006568D5">
            <w:rPr>
              <w:rFonts w:cs="Times New Roman"/>
              <w:noProof/>
              <w:szCs w:val="24"/>
            </w:rPr>
            <w:t>, vol. 48, no. 12, pp. 4111–4119, 2005, doi: 10.1021/jm048957q.</w:t>
          </w:r>
        </w:p>
        <w:p w14:paraId="6A547C6C"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5]</w:t>
          </w:r>
          <w:r w:rsidRPr="006568D5">
            <w:rPr>
              <w:rFonts w:cs="Times New Roman"/>
              <w:noProof/>
              <w:szCs w:val="24"/>
            </w:rPr>
            <w:tab/>
            <w:t>“Scientific and technical journal articles.” https://data.worldbank.org/indicator/IP.JRN.ARTC.SC?year_low_desc=true (accessed Mar. 04, 2021).</w:t>
          </w:r>
        </w:p>
        <w:p w14:paraId="46362F73"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6]</w:t>
          </w:r>
          <w:r w:rsidRPr="006568D5">
            <w:rPr>
              <w:rFonts w:cs="Times New Roman"/>
              <w:noProof/>
              <w:szCs w:val="24"/>
            </w:rPr>
            <w:tab/>
            <w:t>D. R. Witte and J. Mülle, “Text Mining: Wissensgewinnung aus natürlichsprachigen Dokumenten,” 2005.</w:t>
          </w:r>
        </w:p>
        <w:p w14:paraId="27C71E0E"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7]</w:t>
          </w:r>
          <w:r w:rsidRPr="006568D5">
            <w:rPr>
              <w:rFonts w:cs="Times New Roman"/>
              <w:noProof/>
              <w:szCs w:val="24"/>
            </w:rPr>
            <w:tab/>
            <w:t>T. Jenssen, J. Komorowski, and E. Hovig, “A literature network of human genes for high-throughput analysis of gene,” vol. 28, no. may, pp. 21–28, 2001.</w:t>
          </w:r>
        </w:p>
        <w:p w14:paraId="1CD8B94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lastRenderedPageBreak/>
            <w:t>[28]</w:t>
          </w:r>
          <w:r w:rsidRPr="006568D5">
            <w:rPr>
              <w:rFonts w:cs="Times New Roman"/>
              <w:noProof/>
              <w:szCs w:val="24"/>
            </w:rPr>
            <w:tab/>
            <w:t>R. Kabiljo, A. B. Clegg, and A. J. Shepherd, “A realistic assessment of methods for extracting gene / protein interactions from free text,” vol. 12, pp. 1–12, 2009, doi: 10.1186/1471-2105-10-233.</w:t>
          </w:r>
        </w:p>
        <w:p w14:paraId="4149C458"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29]</w:t>
          </w:r>
          <w:r w:rsidRPr="006568D5">
            <w:rPr>
              <w:rFonts w:cs="Times New Roman"/>
              <w:noProof/>
              <w:szCs w:val="24"/>
            </w:rPr>
            <w:tab/>
            <w:t xml:space="preserve">F. Rinaldi </w:t>
          </w:r>
          <w:r w:rsidRPr="006568D5">
            <w:rPr>
              <w:rFonts w:cs="Times New Roman"/>
              <w:i/>
              <w:iCs/>
              <w:noProof/>
              <w:szCs w:val="24"/>
            </w:rPr>
            <w:t>et al.</w:t>
          </w:r>
          <w:r w:rsidRPr="006568D5">
            <w:rPr>
              <w:rFonts w:cs="Times New Roman"/>
              <w:noProof/>
              <w:szCs w:val="24"/>
            </w:rPr>
            <w:t>, “Open Access OntoGene in BioCreative II,” vol. 9, no. Suppl 2, pp. 1–11, 2008, doi: 10.1186/gb-2008-9-S2-S13.</w:t>
          </w:r>
        </w:p>
        <w:p w14:paraId="45FE4A1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0]</w:t>
          </w:r>
          <w:r w:rsidRPr="006568D5">
            <w:rPr>
              <w:rFonts w:cs="Times New Roman"/>
              <w:noProof/>
              <w:szCs w:val="24"/>
            </w:rPr>
            <w:tab/>
            <w:t xml:space="preserve">J. M. Temkin and M. R. Gilder, “Extraction of protein interaction information from unstructured text using a context-free grammar,” </w:t>
          </w:r>
          <w:r w:rsidRPr="006568D5">
            <w:rPr>
              <w:rFonts w:cs="Times New Roman"/>
              <w:i/>
              <w:iCs/>
              <w:noProof/>
              <w:szCs w:val="24"/>
            </w:rPr>
            <w:t>Bioinformatics</w:t>
          </w:r>
          <w:r w:rsidRPr="006568D5">
            <w:rPr>
              <w:rFonts w:cs="Times New Roman"/>
              <w:noProof/>
              <w:szCs w:val="24"/>
            </w:rPr>
            <w:t>, vol. 19, no. 16, pp. 2046–2053, 2003, doi: 10.1093/bioinformatics/btg279.</w:t>
          </w:r>
        </w:p>
        <w:p w14:paraId="476D6AA9"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1]</w:t>
          </w:r>
          <w:r w:rsidRPr="006568D5">
            <w:rPr>
              <w:rFonts w:cs="Times New Roman"/>
              <w:noProof/>
              <w:szCs w:val="24"/>
            </w:rPr>
            <w:tab/>
            <w:t xml:space="preserve">Y. Hao, X. Zhu, M. Huang, and M. Li, “Discovering patterns to extract protein-protein interactions from the literature: Part II,” </w:t>
          </w:r>
          <w:r w:rsidRPr="006568D5">
            <w:rPr>
              <w:rFonts w:cs="Times New Roman"/>
              <w:i/>
              <w:iCs/>
              <w:noProof/>
              <w:szCs w:val="24"/>
            </w:rPr>
            <w:t>Bioinformatics</w:t>
          </w:r>
          <w:r w:rsidRPr="006568D5">
            <w:rPr>
              <w:rFonts w:cs="Times New Roman"/>
              <w:noProof/>
              <w:szCs w:val="24"/>
            </w:rPr>
            <w:t>, vol. 21, no. 15, pp. 3294–3300, 2005, doi: 10.1093/bioinformatics/bti493.</w:t>
          </w:r>
        </w:p>
        <w:p w14:paraId="4BA1BD78"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2]</w:t>
          </w:r>
          <w:r w:rsidRPr="006568D5">
            <w:rPr>
              <w:rFonts w:cs="Times New Roman"/>
              <w:noProof/>
              <w:szCs w:val="24"/>
            </w:rPr>
            <w:tab/>
            <w:t xml:space="preserve">I. Segura-Bedmar, P. Martínez, and C. de Pablo-Sánchez, “Using a shallow linguistic kernel for drug-drug interaction extraction,” </w:t>
          </w:r>
          <w:r w:rsidRPr="006568D5">
            <w:rPr>
              <w:rFonts w:cs="Times New Roman"/>
              <w:i/>
              <w:iCs/>
              <w:noProof/>
              <w:szCs w:val="24"/>
            </w:rPr>
            <w:t>J. Biomed. Inform.</w:t>
          </w:r>
          <w:r w:rsidRPr="006568D5">
            <w:rPr>
              <w:rFonts w:cs="Times New Roman"/>
              <w:noProof/>
              <w:szCs w:val="24"/>
            </w:rPr>
            <w:t>, vol. 44, no. 5, pp. 789–804, 2011, doi: 10.1016/j.jbi.2011.04.005.</w:t>
          </w:r>
        </w:p>
        <w:p w14:paraId="16EE89E6"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3]</w:t>
          </w:r>
          <w:r w:rsidRPr="006568D5">
            <w:rPr>
              <w:rFonts w:cs="Times New Roman"/>
              <w:noProof/>
              <w:szCs w:val="24"/>
            </w:rPr>
            <w:tab/>
            <w:t xml:space="preserve">R. Chowdhary, J. Zhang, and J. S. Liu, “Bayesian inference of protein-protein interactions from biological literature,” </w:t>
          </w:r>
          <w:r w:rsidRPr="006568D5">
            <w:rPr>
              <w:rFonts w:cs="Times New Roman"/>
              <w:i/>
              <w:iCs/>
              <w:noProof/>
              <w:szCs w:val="24"/>
            </w:rPr>
            <w:t>Bioinformatics</w:t>
          </w:r>
          <w:r w:rsidRPr="006568D5">
            <w:rPr>
              <w:rFonts w:cs="Times New Roman"/>
              <w:noProof/>
              <w:szCs w:val="24"/>
            </w:rPr>
            <w:t>, vol. 25, no. 12, pp. 1536–1542, 2009, doi: 10.1093/bioinformatics/btp245.</w:t>
          </w:r>
        </w:p>
        <w:p w14:paraId="582D0635"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4]</w:t>
          </w:r>
          <w:r w:rsidRPr="006568D5">
            <w:rPr>
              <w:rFonts w:cs="Times New Roman"/>
              <w:noProof/>
              <w:szCs w:val="24"/>
            </w:rPr>
            <w:tab/>
            <w:t xml:space="preserve">C. Sun, L. Lin, X. Wang, and Y. Guan, “Using maximum entropy model to extract protein-protein interaction information from biomedical literature,” </w:t>
          </w:r>
          <w:r w:rsidRPr="006568D5">
            <w:rPr>
              <w:rFonts w:cs="Times New Roman"/>
              <w:i/>
              <w:iCs/>
              <w:noProof/>
              <w:szCs w:val="24"/>
            </w:rPr>
            <w:t>Lect. Notes Comput. Sci. (including Subser. Lect. Notes Artif. Intell. Lect. Notes Bioinformatics)</w:t>
          </w:r>
          <w:r w:rsidRPr="006568D5">
            <w:rPr>
              <w:rFonts w:cs="Times New Roman"/>
              <w:noProof/>
              <w:szCs w:val="24"/>
            </w:rPr>
            <w:t>, vol. 4681 LNCS, no. August, pp. 730–737, 2007, doi: 10.1007/978-3-540-74171-8_72.</w:t>
          </w:r>
        </w:p>
        <w:p w14:paraId="52540E4C"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5]</w:t>
          </w:r>
          <w:r w:rsidRPr="006568D5">
            <w:rPr>
              <w:rFonts w:cs="Times New Roman"/>
              <w:noProof/>
              <w:szCs w:val="24"/>
            </w:rPr>
            <w:tab/>
            <w:t xml:space="preserve">D. Tikk, P. Thomas, P. Palaga, J. Hakenberg, and U. Leser, “A comprehensive benchmark of kernel methods to extract protein-protein interactions from literature,” </w:t>
          </w:r>
          <w:r w:rsidRPr="006568D5">
            <w:rPr>
              <w:rFonts w:cs="Times New Roman"/>
              <w:i/>
              <w:iCs/>
              <w:noProof/>
              <w:szCs w:val="24"/>
            </w:rPr>
            <w:t>PLoS Comput. Biol.</w:t>
          </w:r>
          <w:r w:rsidRPr="006568D5">
            <w:rPr>
              <w:rFonts w:cs="Times New Roman"/>
              <w:noProof/>
              <w:szCs w:val="24"/>
            </w:rPr>
            <w:t>, vol. 6, no. 7, p. 32, 2010, doi: 10.1371/journal.pcbi.1000837.</w:t>
          </w:r>
        </w:p>
        <w:p w14:paraId="7DB55ACA"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6]</w:t>
          </w:r>
          <w:r w:rsidRPr="006568D5">
            <w:rPr>
              <w:rFonts w:cs="Times New Roman"/>
              <w:noProof/>
              <w:szCs w:val="24"/>
            </w:rPr>
            <w:tab/>
            <w:t xml:space="preserve">K. Döring </w:t>
          </w:r>
          <w:r w:rsidRPr="006568D5">
            <w:rPr>
              <w:rFonts w:cs="Times New Roman"/>
              <w:i/>
              <w:iCs/>
              <w:noProof/>
              <w:szCs w:val="24"/>
            </w:rPr>
            <w:t>et al.</w:t>
          </w:r>
          <w:r w:rsidRPr="006568D5">
            <w:rPr>
              <w:rFonts w:cs="Times New Roman"/>
              <w:noProof/>
              <w:szCs w:val="24"/>
            </w:rPr>
            <w:t xml:space="preserve">, “Automated recognition of functional compound-protein relationships in literature,” </w:t>
          </w:r>
          <w:r w:rsidRPr="006568D5">
            <w:rPr>
              <w:rFonts w:cs="Times New Roman"/>
              <w:i/>
              <w:iCs/>
              <w:noProof/>
              <w:szCs w:val="24"/>
            </w:rPr>
            <w:t>PLoS One</w:t>
          </w:r>
          <w:r w:rsidRPr="006568D5">
            <w:rPr>
              <w:rFonts w:cs="Times New Roman"/>
              <w:noProof/>
              <w:szCs w:val="24"/>
            </w:rPr>
            <w:t>, vol. 15, no. 3, pp. 1–14, 2020, doi: 10.1371/journal.pone.0220925.</w:t>
          </w:r>
        </w:p>
        <w:p w14:paraId="3168E7C7"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7]</w:t>
          </w:r>
          <w:r w:rsidRPr="006568D5">
            <w:rPr>
              <w:rFonts w:cs="Times New Roman"/>
              <w:noProof/>
              <w:szCs w:val="24"/>
            </w:rPr>
            <w:tab/>
            <w:t>D. Zhang and D. Wang, “Relation Classification via Recurrent Neural Network,” 2015, [Online]. Available: http://arxiv.org/abs/1508.01006.</w:t>
          </w:r>
        </w:p>
        <w:p w14:paraId="20908274"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8]</w:t>
          </w:r>
          <w:r w:rsidRPr="006568D5">
            <w:rPr>
              <w:rFonts w:cs="Times New Roman"/>
              <w:noProof/>
              <w:szCs w:val="24"/>
            </w:rPr>
            <w:tab/>
            <w:t xml:space="preserve">C. Sun </w:t>
          </w:r>
          <w:r w:rsidRPr="006568D5">
            <w:rPr>
              <w:rFonts w:cs="Times New Roman"/>
              <w:i/>
              <w:iCs/>
              <w:noProof/>
              <w:szCs w:val="24"/>
            </w:rPr>
            <w:t>et al.</w:t>
          </w:r>
          <w:r w:rsidRPr="006568D5">
            <w:rPr>
              <w:rFonts w:cs="Times New Roman"/>
              <w:noProof/>
              <w:szCs w:val="24"/>
            </w:rPr>
            <w:t xml:space="preserve">, “Chemical-protein interaction extraction via Gaussian probability distribution and external biomedical knowledge,” </w:t>
          </w:r>
          <w:r w:rsidRPr="006568D5">
            <w:rPr>
              <w:rFonts w:cs="Times New Roman"/>
              <w:i/>
              <w:iCs/>
              <w:noProof/>
              <w:szCs w:val="24"/>
            </w:rPr>
            <w:t>Bioinformatics</w:t>
          </w:r>
          <w:r w:rsidRPr="006568D5">
            <w:rPr>
              <w:rFonts w:cs="Times New Roman"/>
              <w:noProof/>
              <w:szCs w:val="24"/>
            </w:rPr>
            <w:t>, vol. 36, no. 15, pp. 4323–4330, 2020, doi: 10.1093/bioinformatics/btaa491.</w:t>
          </w:r>
        </w:p>
        <w:p w14:paraId="62E968B7"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39]</w:t>
          </w:r>
          <w:r w:rsidRPr="006568D5">
            <w:rPr>
              <w:rFonts w:cs="Times New Roman"/>
              <w:noProof/>
              <w:szCs w:val="24"/>
            </w:rPr>
            <w:tab/>
            <w:t xml:space="preserve">M. E. Peters </w:t>
          </w:r>
          <w:r w:rsidRPr="006568D5">
            <w:rPr>
              <w:rFonts w:cs="Times New Roman"/>
              <w:i/>
              <w:iCs/>
              <w:noProof/>
              <w:szCs w:val="24"/>
            </w:rPr>
            <w:t>et al.</w:t>
          </w:r>
          <w:r w:rsidRPr="006568D5">
            <w:rPr>
              <w:rFonts w:cs="Times New Roman"/>
              <w:noProof/>
              <w:szCs w:val="24"/>
            </w:rPr>
            <w:t xml:space="preserve">, “Deep contextualized word representations,” </w:t>
          </w:r>
          <w:r w:rsidRPr="006568D5">
            <w:rPr>
              <w:rFonts w:cs="Times New Roman"/>
              <w:i/>
              <w:iCs/>
              <w:noProof/>
              <w:szCs w:val="24"/>
            </w:rPr>
            <w:t>NAACL HLT 2018 - 2018 Conf. North Am. Chapter Assoc. Comput. Linguist. Hum. Lang. Technol. - Proc. Conf.</w:t>
          </w:r>
          <w:r w:rsidRPr="006568D5">
            <w:rPr>
              <w:rFonts w:cs="Times New Roman"/>
              <w:noProof/>
              <w:szCs w:val="24"/>
            </w:rPr>
            <w:t xml:space="preserve">, vol. 1, pp. </w:t>
          </w:r>
          <w:r w:rsidRPr="006568D5">
            <w:rPr>
              <w:rFonts w:cs="Times New Roman"/>
              <w:noProof/>
              <w:szCs w:val="24"/>
            </w:rPr>
            <w:lastRenderedPageBreak/>
            <w:t>2227–2237, 2018, doi: 10.18653/v1/n18-1202.</w:t>
          </w:r>
        </w:p>
        <w:p w14:paraId="2F6326BF" w14:textId="77777777" w:rsidR="006568D5" w:rsidRPr="006568D5" w:rsidRDefault="006568D5" w:rsidP="006568D5">
          <w:pPr>
            <w:widowControl w:val="0"/>
            <w:autoSpaceDE w:val="0"/>
            <w:autoSpaceDN w:val="0"/>
            <w:adjustRightInd w:val="0"/>
            <w:ind w:left="640" w:hanging="640"/>
            <w:rPr>
              <w:rFonts w:cs="Times New Roman"/>
              <w:noProof/>
              <w:szCs w:val="24"/>
            </w:rPr>
          </w:pPr>
          <w:r w:rsidRPr="006568D5">
            <w:rPr>
              <w:rFonts w:cs="Times New Roman"/>
              <w:noProof/>
              <w:szCs w:val="24"/>
            </w:rPr>
            <w:t>[40]</w:t>
          </w:r>
          <w:r w:rsidRPr="006568D5">
            <w:rPr>
              <w:rFonts w:cs="Times New Roman"/>
              <w:noProof/>
              <w:szCs w:val="24"/>
            </w:rPr>
            <w:tab/>
            <w:t xml:space="preserve">J. Lee </w:t>
          </w:r>
          <w:r w:rsidRPr="006568D5">
            <w:rPr>
              <w:rFonts w:cs="Times New Roman"/>
              <w:i/>
              <w:iCs/>
              <w:noProof/>
              <w:szCs w:val="24"/>
            </w:rPr>
            <w:t>et al.</w:t>
          </w:r>
          <w:r w:rsidRPr="006568D5">
            <w:rPr>
              <w:rFonts w:cs="Times New Roman"/>
              <w:noProof/>
              <w:szCs w:val="24"/>
            </w:rPr>
            <w:t xml:space="preserve">, “BioBERT: A pre-trained biomedical language representation model for biomedical text mining,” </w:t>
          </w:r>
          <w:r w:rsidRPr="006568D5">
            <w:rPr>
              <w:rFonts w:cs="Times New Roman"/>
              <w:i/>
              <w:iCs/>
              <w:noProof/>
              <w:szCs w:val="24"/>
            </w:rPr>
            <w:t>Bioinformatics</w:t>
          </w:r>
          <w:r w:rsidRPr="006568D5">
            <w:rPr>
              <w:rFonts w:cs="Times New Roman"/>
              <w:noProof/>
              <w:szCs w:val="24"/>
            </w:rPr>
            <w:t>, vol. 36, no. 4, pp. 1234–1240, 2020, doi: 10.1093/bioinformatics/btz682.</w:t>
          </w:r>
        </w:p>
        <w:p w14:paraId="09D2474E" w14:textId="77777777" w:rsidR="006568D5" w:rsidRPr="006568D5" w:rsidRDefault="006568D5" w:rsidP="006568D5">
          <w:pPr>
            <w:widowControl w:val="0"/>
            <w:autoSpaceDE w:val="0"/>
            <w:autoSpaceDN w:val="0"/>
            <w:adjustRightInd w:val="0"/>
            <w:ind w:left="640" w:hanging="640"/>
            <w:rPr>
              <w:rFonts w:cs="Times New Roman"/>
              <w:noProof/>
            </w:rPr>
          </w:pPr>
          <w:r w:rsidRPr="006568D5">
            <w:rPr>
              <w:rFonts w:cs="Times New Roman"/>
              <w:noProof/>
              <w:szCs w:val="24"/>
            </w:rPr>
            <w:t>[41]</w:t>
          </w:r>
          <w:r w:rsidRPr="006568D5">
            <w:rPr>
              <w:rFonts w:cs="Times New Roman"/>
              <w:noProof/>
              <w:szCs w:val="24"/>
            </w:rPr>
            <w:tab/>
            <w:t>“ChemProt corpus: BioCreative VI.” https://biocreative.bioinformatics.udel.edu/media/store/files/2017/ChemProt_Corpus.zip (accessed Mar. 08, 2021).</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4"/>
      <w:footerReference w:type="default" r:id="rId4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 Dorer" w:date="2021-03-02T12:50:00Z" w:initials="MD">
    <w:p w14:paraId="463E8CBF" w14:textId="1AC97E2B" w:rsidR="008B61AF" w:rsidRDefault="008B61AF">
      <w:pPr>
        <w:pStyle w:val="Kommentartext"/>
      </w:pPr>
      <w:r>
        <w:rPr>
          <w:rStyle w:val="Kommentarzeichen"/>
        </w:rPr>
        <w:annotationRef/>
      </w:r>
      <w:r>
        <w:t xml:space="preserve">Extrahieren von </w:t>
      </w:r>
      <w:proofErr w:type="spellStart"/>
      <w:r>
        <w:t>Dsaten</w:t>
      </w:r>
      <w:proofErr w:type="spellEnd"/>
      <w:r>
        <w:t xml:space="preserve"> mit </w:t>
      </w:r>
      <w:proofErr w:type="spellStart"/>
      <w:r>
        <w:t>machine</w:t>
      </w:r>
      <w:proofErr w:type="spellEnd"/>
      <w:r>
        <w:t xml:space="preserve"> </w:t>
      </w:r>
      <w:proofErr w:type="spellStart"/>
      <w:r>
        <w:t>lkerarning</w:t>
      </w:r>
      <w:proofErr w:type="spellEnd"/>
      <w:r>
        <w:t xml:space="preserve"> zur …</w:t>
      </w:r>
    </w:p>
  </w:comment>
  <w:comment w:id="1" w:author="Manuel.Dorer@bwedu.de" w:date="2021-02-23T14:52:00Z" w:initials="M">
    <w:p w14:paraId="088720C1" w14:textId="22C300DD" w:rsidR="008B61AF" w:rsidRDefault="008B61AF">
      <w:pPr>
        <w:pStyle w:val="Kommentartext"/>
      </w:pPr>
      <w:r>
        <w:rPr>
          <w:rStyle w:val="Kommentarzeichen"/>
        </w:rPr>
        <w:annotationRef/>
      </w:r>
      <w:r>
        <w:rPr>
          <w:rStyle w:val="Kommentarzeichen"/>
        </w:rPr>
        <w:t xml:space="preserve">Was genau da rein: Gutachter / </w:t>
      </w:r>
      <w:proofErr w:type="gramStart"/>
      <w:r>
        <w:rPr>
          <w:rStyle w:val="Kommentarzeichen"/>
        </w:rPr>
        <w:t>Prüfer ??</w:t>
      </w:r>
      <w:proofErr w:type="gramEnd"/>
    </w:p>
  </w:comment>
  <w:comment w:id="17" w:author="Manuel.Dorer@bwedu.de" w:date="2021-02-23T14:53:00Z" w:initials="M">
    <w:p w14:paraId="66E2DE33" w14:textId="6CD643D7" w:rsidR="008B61AF" w:rsidRDefault="008B61AF">
      <w:pPr>
        <w:pStyle w:val="Kommentartext"/>
      </w:pPr>
      <w:r>
        <w:rPr>
          <w:rStyle w:val="Kommentarzeichen"/>
        </w:rPr>
        <w:annotationRef/>
      </w:r>
      <w:r>
        <w:t xml:space="preserve">Schriftart und </w:t>
      </w:r>
      <w:proofErr w:type="spellStart"/>
      <w:r>
        <w:t>größe</w:t>
      </w:r>
      <w:proofErr w:type="spellEnd"/>
      <w:r>
        <w:t xml:space="preserve"> prüfen</w:t>
      </w:r>
    </w:p>
  </w:comment>
  <w:comment w:id="18" w:author="Manuel.Dorer@bwedu.de" w:date="2021-02-23T14:52:00Z" w:initials="M">
    <w:p w14:paraId="0D8B04DD" w14:textId="77777777" w:rsidR="008B61AF" w:rsidRDefault="008B61AF">
      <w:pPr>
        <w:pStyle w:val="Kommentartext"/>
      </w:pPr>
      <w:r>
        <w:rPr>
          <w:rStyle w:val="Kommentarzeichen"/>
        </w:rPr>
        <w:annotationRef/>
      </w:r>
      <w:r>
        <w:t>Abstand /</w:t>
      </w:r>
      <w:proofErr w:type="gramStart"/>
      <w:r>
        <w:t xml:space="preserve">einrücken  </w:t>
      </w:r>
      <w:proofErr w:type="spellStart"/>
      <w:r>
        <w:t>innherhalb</w:t>
      </w:r>
      <w:proofErr w:type="spellEnd"/>
      <w:proofErr w:type="gramEnd"/>
      <w:r>
        <w:t xml:space="preserve"> von </w:t>
      </w:r>
      <w:proofErr w:type="spellStart"/>
      <w:r>
        <w:t>standart</w:t>
      </w:r>
      <w:proofErr w:type="spellEnd"/>
      <w:r>
        <w:t xml:space="preserve"> festlegen </w:t>
      </w:r>
    </w:p>
    <w:p w14:paraId="2592C69C" w14:textId="52C93F37" w:rsidR="008B61AF" w:rsidRDefault="008B61AF">
      <w:pPr>
        <w:pStyle w:val="Kommentartext"/>
      </w:pPr>
    </w:p>
  </w:comment>
  <w:comment w:id="19" w:author="Manuel.Dorer@bwedu.de" w:date="2021-02-23T14:53:00Z" w:initials="M">
    <w:p w14:paraId="3D9CBC93" w14:textId="4B77AC01" w:rsidR="008B61AF" w:rsidRDefault="008B61AF">
      <w:pPr>
        <w:pStyle w:val="Kommentartext"/>
      </w:pPr>
      <w:r>
        <w:rPr>
          <w:rStyle w:val="Kommentarzeichen"/>
        </w:rPr>
        <w:annotationRef/>
      </w:r>
      <w:r>
        <w:t xml:space="preserve">Zitierstiel </w:t>
      </w:r>
      <w:proofErr w:type="gramStart"/>
      <w:r>
        <w:t>IEEE  okay</w:t>
      </w:r>
      <w:proofErr w:type="gramEnd"/>
      <w:r>
        <w:t xml:space="preserve"> ? </w:t>
      </w:r>
      <w:r>
        <w:sym w:font="Wingdings" w:char="F0E8"/>
      </w:r>
      <w:r>
        <w:t xml:space="preserve"> ist typisch für </w:t>
      </w:r>
      <w:proofErr w:type="spellStart"/>
      <w:r>
        <w:t>informatik</w:t>
      </w:r>
      <w:proofErr w:type="spellEnd"/>
    </w:p>
  </w:comment>
  <w:comment w:id="24" w:author="Manuel.Dorer@bwedu.de" w:date="2021-02-23T11:47:00Z" w:initials="M">
    <w:p w14:paraId="011BE176" w14:textId="6034AB75" w:rsidR="008B61AF" w:rsidRDefault="008B61AF">
      <w:pPr>
        <w:pStyle w:val="Kommentartext"/>
      </w:pPr>
      <w:r>
        <w:rPr>
          <w:rStyle w:val="Kommentarzeichen"/>
        </w:rPr>
        <w:annotationRef/>
      </w:r>
      <w:r>
        <w:t xml:space="preserve">Oder lieber hier nochmal „Künstliche Intelligenz (KI)“ schreiben, da es eine Überschrift ist? </w:t>
      </w:r>
    </w:p>
  </w:comment>
  <w:comment w:id="25" w:author="Manuel.Dorer@bwedu.de" w:date="2021-02-23T18:52:00Z" w:initials="M">
    <w:p w14:paraId="0CAEDFF3" w14:textId="06B623FF" w:rsidR="008B61AF" w:rsidRDefault="008B61AF">
      <w:pPr>
        <w:pStyle w:val="Kommentartext"/>
      </w:pPr>
      <w:r>
        <w:rPr>
          <w:rStyle w:val="Kommentarzeichen"/>
        </w:rPr>
        <w:annotationRef/>
      </w:r>
      <w:r>
        <w:t xml:space="preserve">Okay so für direktes </w:t>
      </w:r>
      <w:proofErr w:type="gramStart"/>
      <w:r>
        <w:t>Zitat ?</w:t>
      </w:r>
      <w:proofErr w:type="gramEnd"/>
      <w:r>
        <w:t xml:space="preserve"> </w:t>
      </w:r>
    </w:p>
  </w:comment>
  <w:comment w:id="26" w:author="Manuel.Dorer@bwedu.de" w:date="2021-02-24T00:54:00Z" w:initials="M">
    <w:p w14:paraId="72B81B72" w14:textId="7A8BCA34" w:rsidR="008B61AF" w:rsidRDefault="008B61AF">
      <w:pPr>
        <w:pStyle w:val="Kommentartext"/>
      </w:pPr>
      <w:r>
        <w:rPr>
          <w:rStyle w:val="Kommentarzeichen"/>
        </w:rPr>
        <w:annotationRef/>
      </w:r>
      <w:r>
        <w:t>Sogenannt schon kurz davor aber hier sinnvoll</w:t>
      </w:r>
    </w:p>
  </w:comment>
  <w:comment w:id="27" w:author="Manuel.Dorer@bwedu.de" w:date="2021-02-24T00:55:00Z" w:initials="M">
    <w:p w14:paraId="2BF5D87E" w14:textId="05EA8A8F" w:rsidR="008B61AF" w:rsidRDefault="008B61AF">
      <w:pPr>
        <w:pStyle w:val="Kommentartext"/>
      </w:pPr>
      <w:r>
        <w:rPr>
          <w:rStyle w:val="Kommentarzeichen"/>
        </w:rPr>
        <w:annotationRef/>
      </w:r>
      <w:r>
        <w:t xml:space="preserve">Klein </w:t>
      </w:r>
      <w:proofErr w:type="gramStart"/>
      <w:r>
        <w:t>groß ??</w:t>
      </w:r>
      <w:proofErr w:type="gramEnd"/>
    </w:p>
  </w:comment>
  <w:comment w:id="29" w:author="Manuel.Dorer@bwedu.de" w:date="2021-02-25T17:08:00Z" w:initials="M">
    <w:p w14:paraId="012E13A2" w14:textId="24608CC8" w:rsidR="008B61AF" w:rsidRDefault="008B61AF">
      <w:pPr>
        <w:pStyle w:val="Kommentartext"/>
      </w:pPr>
      <w:r>
        <w:rPr>
          <w:rStyle w:val="Kommentarzeichen"/>
        </w:rPr>
        <w:annotationRef/>
      </w:r>
      <w:r>
        <w:t xml:space="preserve">Quelle einheitlich machen </w:t>
      </w:r>
    </w:p>
  </w:comment>
  <w:comment w:id="34" w:author="Manuel Dorer" w:date="2021-02-26T11:59:00Z" w:initials="MD">
    <w:p w14:paraId="3A0C9232" w14:textId="303D1387" w:rsidR="008B61AF" w:rsidRDefault="008B61AF">
      <w:pPr>
        <w:pStyle w:val="Kommentartext"/>
      </w:pPr>
      <w:r>
        <w:rPr>
          <w:rStyle w:val="Kommentarzeichen"/>
        </w:rPr>
        <w:annotationRef/>
      </w:r>
      <w:r>
        <w:t>Siehe link in link.txt</w:t>
      </w:r>
    </w:p>
  </w:comment>
  <w:comment w:id="37" w:author="Manuel Dorer" w:date="2021-02-26T23:48:00Z" w:initials="MD">
    <w:p w14:paraId="13C830C0" w14:textId="582E6145" w:rsidR="008B61AF" w:rsidRDefault="008B61AF">
      <w:pPr>
        <w:pStyle w:val="Kommentartext"/>
      </w:pPr>
      <w:r>
        <w:rPr>
          <w:rStyle w:val="Kommentarzeichen"/>
        </w:rPr>
        <w:annotationRef/>
      </w:r>
      <w:r>
        <w:t xml:space="preserve">link zu </w:t>
      </w:r>
      <w:proofErr w:type="spellStart"/>
      <w:r>
        <w:t>erklärung</w:t>
      </w:r>
      <w:proofErr w:type="spellEnd"/>
      <w:r>
        <w:t xml:space="preserve"> später</w:t>
      </w:r>
    </w:p>
  </w:comment>
  <w:comment w:id="41" w:author="Manuel.Dorer@bwedu.de" w:date="2021-02-25T23:51:00Z" w:initials="M">
    <w:p w14:paraId="02806338" w14:textId="01F0B6DA" w:rsidR="008B61AF" w:rsidRDefault="008B61AF">
      <w:pPr>
        <w:pStyle w:val="Kommentartext"/>
      </w:pPr>
      <w:r>
        <w:rPr>
          <w:rStyle w:val="Kommentarzeichen"/>
        </w:rPr>
        <w:annotationRef/>
      </w:r>
      <w:r>
        <w:t xml:space="preserve">Quelle: allgemeines ML </w:t>
      </w:r>
      <w:proofErr w:type="spellStart"/>
      <w:r>
        <w:t>paper</w:t>
      </w:r>
      <w:proofErr w:type="spellEnd"/>
    </w:p>
  </w:comment>
  <w:comment w:id="42" w:author="Manuel Dorer" w:date="2021-02-27T13:04:00Z" w:initials="MD">
    <w:p w14:paraId="4BFF67D4" w14:textId="6FBF8EC6" w:rsidR="008B61AF" w:rsidRDefault="008B61AF">
      <w:pPr>
        <w:pStyle w:val="Kommentartext"/>
      </w:pPr>
      <w:r>
        <w:rPr>
          <w:rStyle w:val="Kommentarzeichen"/>
        </w:rPr>
        <w:annotationRef/>
      </w:r>
      <w:proofErr w:type="spellStart"/>
      <w:r>
        <w:t>Einheiliche</w:t>
      </w:r>
      <w:proofErr w:type="spellEnd"/>
      <w:r>
        <w:t xml:space="preserve"> </w:t>
      </w:r>
      <w:proofErr w:type="spellStart"/>
      <w:r>
        <w:t>schreibweise</w:t>
      </w:r>
      <w:proofErr w:type="spellEnd"/>
      <w:r>
        <w:t xml:space="preserve"> überprüfen</w:t>
      </w:r>
    </w:p>
  </w:comment>
  <w:comment w:id="43" w:author="Manuel Dorer" w:date="2021-03-01T11:40:00Z" w:initials="MD">
    <w:p w14:paraId="4809DE20" w14:textId="3B20DE33" w:rsidR="008B61AF" w:rsidRDefault="008B61AF">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w:t>
      </w:r>
      <w:proofErr w:type="spellStart"/>
      <w:r>
        <w:t>holdout</w:t>
      </w:r>
      <w:proofErr w:type="spellEnd"/>
      <w:r>
        <w:t xml:space="preserve"> und </w:t>
      </w:r>
      <w:proofErr w:type="spellStart"/>
      <w:r>
        <w:t>fiffernzieren</w:t>
      </w:r>
      <w:proofErr w:type="spellEnd"/>
      <w:r>
        <w:t xml:space="preserve"> zwischen </w:t>
      </w:r>
      <w:proofErr w:type="spellStart"/>
      <w:r>
        <w:t>val</w:t>
      </w:r>
      <w:proofErr w:type="spellEnd"/>
      <w:r>
        <w:t xml:space="preserve"> für </w:t>
      </w:r>
      <w:proofErr w:type="spellStart"/>
      <w:r>
        <w:t>hyperparameter</w:t>
      </w:r>
      <w:proofErr w:type="spellEnd"/>
      <w:r>
        <w:t xml:space="preserve"> und </w:t>
      </w:r>
      <w:proofErr w:type="spellStart"/>
      <w:r>
        <w:t>val</w:t>
      </w:r>
      <w:proofErr w:type="spellEnd"/>
      <w:r>
        <w:t xml:space="preserve"> für </w:t>
      </w:r>
      <w:proofErr w:type="spellStart"/>
      <w:r>
        <w:t>model</w:t>
      </w:r>
      <w:proofErr w:type="spellEnd"/>
      <w:r>
        <w:t xml:space="preserve"> vergleich </w:t>
      </w:r>
    </w:p>
  </w:comment>
  <w:comment w:id="46" w:author="Manuel Dorer" w:date="2021-03-02T05:49:00Z" w:initials="MD">
    <w:p w14:paraId="3AF3E3F7" w14:textId="727778F7" w:rsidR="008B61AF" w:rsidRDefault="008B61AF">
      <w:pPr>
        <w:pStyle w:val="Kommentartext"/>
      </w:pPr>
      <w:r>
        <w:rPr>
          <w:rStyle w:val="Kommentarzeichen"/>
        </w:rPr>
        <w:annotationRef/>
      </w:r>
      <w:r>
        <w:t xml:space="preserve">noch die </w:t>
      </w:r>
      <w:proofErr w:type="spellStart"/>
      <w:r>
        <w:t>winkel</w:t>
      </w:r>
      <w:proofErr w:type="spellEnd"/>
      <w:r>
        <w:t xml:space="preserve"> gut machen und </w:t>
      </w:r>
      <w:proofErr w:type="spellStart"/>
      <w:r>
        <w:t>marginpfeil</w:t>
      </w:r>
      <w:proofErr w:type="spellEnd"/>
      <w:r>
        <w:t xml:space="preserve"> kleiner</w:t>
      </w:r>
    </w:p>
  </w:comment>
  <w:comment w:id="48" w:author="Manuel Dorer" w:date="2021-03-02T05:47:00Z" w:initials="MD">
    <w:p w14:paraId="35607220" w14:textId="77777777" w:rsidR="008B61AF" w:rsidRDefault="008B61AF">
      <w:pPr>
        <w:pStyle w:val="Kommentartext"/>
      </w:pPr>
      <w:r>
        <w:rPr>
          <w:rStyle w:val="Kommentarzeichen"/>
        </w:rPr>
        <w:annotationRef/>
      </w:r>
      <w:r>
        <w:t>fehlt</w:t>
      </w:r>
    </w:p>
    <w:p w14:paraId="42EE42ED" w14:textId="3E3A5ACA" w:rsidR="008B61AF" w:rsidRDefault="008B61AF">
      <w:pPr>
        <w:pStyle w:val="Kommentartext"/>
      </w:pPr>
      <w:r>
        <w:t xml:space="preserve">variablen beschreiben b w </w:t>
      </w:r>
    </w:p>
  </w:comment>
  <w:comment w:id="50" w:author="Manuel Dorer" w:date="2021-03-03T21:06:00Z" w:initials="MD">
    <w:p w14:paraId="54612BCE" w14:textId="75D70A37" w:rsidR="008B61AF" w:rsidRDefault="008B61AF">
      <w:pPr>
        <w:pStyle w:val="Kommentartext"/>
      </w:pPr>
      <w:r>
        <w:rPr>
          <w:rStyle w:val="Kommentarzeichen"/>
        </w:rPr>
        <w:annotationRef/>
      </w:r>
      <w:r>
        <w:t xml:space="preserve">ist binär für (0 oder </w:t>
      </w:r>
      <w:proofErr w:type="gramStart"/>
      <w:r>
        <w:t>1 )</w:t>
      </w:r>
      <w:proofErr w:type="gramEnd"/>
      <w:r>
        <w:t xml:space="preserve"> an der Stelle okay?</w:t>
      </w:r>
    </w:p>
  </w:comment>
  <w:comment w:id="56" w:author="Manuel Dorer" w:date="2021-03-04T02:06:00Z" w:initials="MD">
    <w:p w14:paraId="457E6FD1" w14:textId="7C71B4FB" w:rsidR="008B61AF" w:rsidRDefault="008B61AF">
      <w:pPr>
        <w:pStyle w:val="Kommentartext"/>
      </w:pPr>
      <w:r>
        <w:rPr>
          <w:rStyle w:val="Kommentarzeichen"/>
        </w:rPr>
        <w:annotationRef/>
      </w:r>
      <w:r>
        <w:t xml:space="preserve">Lagen oder schichten genau </w:t>
      </w:r>
      <w:proofErr w:type="gramStart"/>
      <w:r>
        <w:t>gucken</w:t>
      </w:r>
      <w:proofErr w:type="gramEnd"/>
      <w:r>
        <w:t xml:space="preserve"> dass einheitlich</w:t>
      </w:r>
    </w:p>
  </w:comment>
  <w:comment w:id="58" w:author="Manuel Dorer" w:date="2021-03-03T23:54:00Z" w:initials="MD">
    <w:p w14:paraId="629CD9AE" w14:textId="08D8A568" w:rsidR="008B61AF" w:rsidRDefault="008B61AF">
      <w:pPr>
        <w:pStyle w:val="Kommentartext"/>
      </w:pPr>
      <w:r>
        <w:rPr>
          <w:rStyle w:val="Kommentarzeichen"/>
        </w:rPr>
        <w:annotationRef/>
      </w:r>
      <w:r>
        <w:t>Sätze der Beschriftungen kontrollieren</w:t>
      </w:r>
    </w:p>
  </w:comment>
  <w:comment w:id="59" w:author="Manuel Dorer" w:date="2021-03-04T02:24:00Z" w:initials="MD">
    <w:p w14:paraId="256E0504" w14:textId="42D52F26" w:rsidR="008B61AF" w:rsidRDefault="008B61AF">
      <w:pPr>
        <w:pStyle w:val="Kommentartext"/>
      </w:pPr>
      <w:r>
        <w:rPr>
          <w:rStyle w:val="Kommentarzeichen"/>
        </w:rPr>
        <w:annotationRef/>
      </w:r>
      <w:r>
        <w:t xml:space="preserve">Wahrscheinlich kerne und netze eine ebene e nach oben, dann mehr </w:t>
      </w:r>
      <w:proofErr w:type="spellStart"/>
      <w:r>
        <w:t>überschrifetn</w:t>
      </w:r>
      <w:proofErr w:type="spellEnd"/>
      <w:r>
        <w:t xml:space="preserve"> einführen hier z.B. Aufbau</w:t>
      </w:r>
    </w:p>
  </w:comment>
  <w:comment w:id="65" w:author="Manuel Dorer" w:date="2021-03-07T01:45:00Z" w:initials="MD">
    <w:p w14:paraId="0F7234F6" w14:textId="695027BF" w:rsidR="008B61AF" w:rsidRDefault="008B61AF">
      <w:pPr>
        <w:pStyle w:val="Kommentartext"/>
      </w:pPr>
      <w:r>
        <w:rPr>
          <w:rStyle w:val="Kommentarzeichen"/>
        </w:rPr>
        <w:annotationRef/>
      </w:r>
      <w:r>
        <w:t>Klären wie ich zu WS komme</w:t>
      </w:r>
    </w:p>
  </w:comment>
  <w:comment w:id="68" w:author="Manuel Dorer" w:date="2021-03-12T15:35:00Z" w:initials="MD">
    <w:p w14:paraId="65DC41B9" w14:textId="77777777" w:rsidR="008B61AF" w:rsidRDefault="008B61AF">
      <w:pPr>
        <w:pStyle w:val="Kommentartext"/>
      </w:pPr>
      <w:r>
        <w:rPr>
          <w:rStyle w:val="Kommentarzeichen"/>
        </w:rPr>
        <w:annotationRef/>
      </w:r>
      <w:r>
        <w:t xml:space="preserve">Einarbeiten oder </w:t>
      </w:r>
      <w:proofErr w:type="spellStart"/>
      <w:r>
        <w:t>vlt</w:t>
      </w:r>
      <w:proofErr w:type="spellEnd"/>
      <w:r>
        <w:t xml:space="preserve"> in </w:t>
      </w:r>
      <w:proofErr w:type="spellStart"/>
      <w:r>
        <w:t>abstract</w:t>
      </w:r>
      <w:proofErr w:type="spellEnd"/>
    </w:p>
    <w:p w14:paraId="1E279DC4" w14:textId="77777777" w:rsidR="008B61AF" w:rsidRDefault="008B61AF">
      <w:pPr>
        <w:pStyle w:val="Kommentartext"/>
      </w:pPr>
    </w:p>
    <w:p w14:paraId="2BCEC9A5" w14:textId="1910285E" w:rsidR="008B61AF" w:rsidRDefault="008B61AF">
      <w:pPr>
        <w:pStyle w:val="Kommentartext"/>
      </w:pPr>
      <w:r>
        <w:t xml:space="preserve"> (die ersten </w:t>
      </w:r>
      <w:proofErr w:type="spellStart"/>
      <w:r>
        <w:t>zeiles</w:t>
      </w:r>
      <w:proofErr w:type="spellEnd"/>
      <w:r>
        <w:t xml:space="preserve"> des </w:t>
      </w:r>
      <w:proofErr w:type="spellStart"/>
      <w:r>
        <w:t>papers</w:t>
      </w:r>
      <w:proofErr w:type="spellEnd"/>
      <w:r>
        <w:t>)</w:t>
      </w:r>
    </w:p>
  </w:comment>
  <w:comment w:id="69" w:author="Manuel Dorer" w:date="2021-03-07T13:47:00Z" w:initials="MD">
    <w:p w14:paraId="437574B1" w14:textId="77777777" w:rsidR="008B61AF" w:rsidRDefault="008B61AF" w:rsidP="008042F2">
      <w:pPr>
        <w:pStyle w:val="Kommentartext"/>
      </w:pPr>
      <w:r>
        <w:rPr>
          <w:rStyle w:val="Kommentarzeichen"/>
        </w:rPr>
        <w:annotationRef/>
      </w:r>
      <w:r>
        <w:t xml:space="preserve">Zahlen </w:t>
      </w:r>
      <w:proofErr w:type="spellStart"/>
      <w:r>
        <w:t>ausschreriben</w:t>
      </w:r>
      <w:proofErr w:type="spellEnd"/>
      <w:r>
        <w:t>???????</w:t>
      </w:r>
    </w:p>
  </w:comment>
  <w:comment w:id="70" w:author="Manuel Dorer" w:date="2021-03-08T22:52:00Z" w:initials="MD">
    <w:p w14:paraId="4DD00DEB" w14:textId="78EC676F" w:rsidR="008B61AF" w:rsidRDefault="008B61AF">
      <w:pPr>
        <w:pStyle w:val="Kommentartext"/>
      </w:pPr>
      <w:r>
        <w:rPr>
          <w:rStyle w:val="Kommentarzeichen"/>
        </w:rPr>
        <w:annotationRef/>
      </w:r>
      <w:r>
        <w:t xml:space="preserve">Besserer </w:t>
      </w:r>
      <w:proofErr w:type="spellStart"/>
      <w:r>
        <w:t>titel</w:t>
      </w:r>
      <w:proofErr w:type="spellEnd"/>
      <w:r>
        <w:t xml:space="preserve"> finden</w:t>
      </w:r>
    </w:p>
  </w:comment>
  <w:comment w:id="77" w:author="Manuel Dorer" w:date="2021-03-10T14:54:00Z" w:initials="MD">
    <w:p w14:paraId="4A6E358D" w14:textId="488AF9F0" w:rsidR="008B61AF" w:rsidRDefault="008B61AF">
      <w:pPr>
        <w:pStyle w:val="Kommentartext"/>
      </w:pPr>
      <w:r>
        <w:rPr>
          <w:rStyle w:val="Kommentarzeichen"/>
        </w:rPr>
        <w:annotationRef/>
      </w:r>
      <w:r>
        <w:t xml:space="preserve">Besseres </w:t>
      </w:r>
      <w:proofErr w:type="spellStart"/>
      <w:r>
        <w:t>wort</w:t>
      </w:r>
      <w:proofErr w:type="spellEnd"/>
    </w:p>
  </w:comment>
  <w:comment w:id="80" w:author="Manuel Dorer" w:date="2021-03-11T22:44:00Z" w:initials="MD">
    <w:p w14:paraId="1035C51E" w14:textId="2F8D2C37" w:rsidR="008B61AF" w:rsidRDefault="008B61AF">
      <w:pPr>
        <w:pStyle w:val="Kommentartext"/>
      </w:pPr>
      <w:r>
        <w:rPr>
          <w:rStyle w:val="Kommentarzeichen"/>
        </w:rPr>
        <w:annotationRef/>
      </w:r>
      <w:r>
        <w:t>CPI-DS verlinken</w:t>
      </w:r>
    </w:p>
  </w:comment>
  <w:comment w:id="88" w:author="Manuel Dorer" w:date="2021-03-14T00:17:00Z" w:initials="MD">
    <w:p w14:paraId="19D264C5" w14:textId="738C153C" w:rsidR="008B61AF" w:rsidRDefault="008B61AF">
      <w:pPr>
        <w:pStyle w:val="Kommentartext"/>
      </w:pPr>
      <w:r>
        <w:rPr>
          <w:rStyle w:val="Kommentarzeichen"/>
        </w:rPr>
        <w:annotationRef/>
      </w:r>
      <w:proofErr w:type="spellStart"/>
      <w:r>
        <w:t>Vlt</w:t>
      </w:r>
      <w:proofErr w:type="spellEnd"/>
      <w:r>
        <w:t xml:space="preserve"> was mit </w:t>
      </w:r>
      <w:proofErr w:type="spellStart"/>
      <w:r>
        <w:t>software</w:t>
      </w:r>
      <w:proofErr w:type="spellEnd"/>
      <w:r>
        <w:t xml:space="preserve"> und </w:t>
      </w:r>
      <w:proofErr w:type="spellStart"/>
      <w:r>
        <w:t>datensatz</w:t>
      </w:r>
      <w:proofErr w:type="spellEnd"/>
    </w:p>
  </w:comment>
  <w:comment w:id="89" w:author="Manuel Dorer" w:date="2021-03-14T00:34:00Z" w:initials="MD">
    <w:p w14:paraId="06EAC93C" w14:textId="0DD20DDC" w:rsidR="008B61AF" w:rsidRDefault="008B61AF">
      <w:pPr>
        <w:pStyle w:val="Kommentartext"/>
      </w:pPr>
      <w:r>
        <w:rPr>
          <w:rStyle w:val="Kommentarzeichen"/>
        </w:rPr>
        <w:annotationRef/>
      </w:r>
      <w:r>
        <w:t>überprüfen</w:t>
      </w:r>
    </w:p>
  </w:comment>
  <w:comment w:id="91" w:author="Manuel Dorer" w:date="2021-03-14T03:19:00Z" w:initials="MD">
    <w:p w14:paraId="1F2BC01B" w14:textId="485BB239" w:rsidR="008B61AF" w:rsidRDefault="008B61AF">
      <w:pPr>
        <w:pStyle w:val="Kommentartext"/>
      </w:pPr>
      <w:r>
        <w:rPr>
          <w:rStyle w:val="Kommentarzeichen"/>
        </w:rPr>
        <w:annotationRef/>
      </w:r>
      <w:proofErr w:type="spellStart"/>
      <w:r>
        <w:t>template</w:t>
      </w:r>
      <w:proofErr w:type="spellEnd"/>
      <w:r>
        <w:t xml:space="preserve"> überlegen für code</w:t>
      </w:r>
    </w:p>
  </w:comment>
  <w:comment w:id="106" w:author="Manuel Dorer" w:date="2021-03-15T00:37:00Z" w:initials="MD">
    <w:p w14:paraId="103006A8" w14:textId="17F0C4FD" w:rsidR="008B61AF" w:rsidRDefault="008B61AF">
      <w:pPr>
        <w:pStyle w:val="Kommentartext"/>
      </w:pPr>
      <w:r>
        <w:rPr>
          <w:rStyle w:val="Kommentarzeichen"/>
        </w:rPr>
        <w:annotationRef/>
      </w:r>
      <w:proofErr w:type="spellStart"/>
      <w:r>
        <w:t>komma</w:t>
      </w:r>
      <w:proofErr w:type="spellEnd"/>
      <w:r>
        <w:t xml:space="preserve"> </w:t>
      </w:r>
      <w:proofErr w:type="gramStart"/>
      <w:r>
        <w:t>ja</w:t>
      </w:r>
      <w:proofErr w:type="gramEnd"/>
      <w:r>
        <w:t xml:space="preserve"> nein?</w:t>
      </w:r>
    </w:p>
  </w:comment>
  <w:comment w:id="108" w:author="Manuel Dorer" w:date="2021-03-15T01:02:00Z" w:initials="MD">
    <w:p w14:paraId="1206E61B" w14:textId="07D2E96C" w:rsidR="008B61AF" w:rsidRDefault="008B61AF">
      <w:pPr>
        <w:pStyle w:val="Kommentartext"/>
      </w:pPr>
      <w:r>
        <w:rPr>
          <w:rStyle w:val="Kommentarzeichen"/>
        </w:rPr>
        <w:annotationRef/>
      </w:r>
      <w:proofErr w:type="spellStart"/>
      <w:r>
        <w:t>Wieviele</w:t>
      </w:r>
      <w:proofErr w:type="spellEnd"/>
      <w:r>
        <w:t xml:space="preserve"> genau?</w:t>
      </w:r>
    </w:p>
  </w:comment>
  <w:comment w:id="114" w:author="Manuel Dorer" w:date="2021-03-15T10:21:00Z" w:initials="MD">
    <w:p w14:paraId="02B1396F" w14:textId="7F8B94CD" w:rsidR="003B22B1" w:rsidRDefault="003B22B1">
      <w:pPr>
        <w:pStyle w:val="Kommentartext"/>
      </w:pPr>
      <w:r>
        <w:rPr>
          <w:rStyle w:val="Kommentarzeichen"/>
        </w:rPr>
        <w:annotationRef/>
      </w:r>
      <w:r>
        <w:t xml:space="preserve">Bessere </w:t>
      </w:r>
      <w:proofErr w:type="spellStart"/>
      <w:r>
        <w:t>überschrift</w:t>
      </w:r>
      <w:proofErr w:type="spellEnd"/>
    </w:p>
  </w:comment>
  <w:comment w:id="119" w:author="Manuel Dorer" w:date="2021-03-01T12:49:00Z" w:initials="MD">
    <w:p w14:paraId="4CFE604A" w14:textId="19519139" w:rsidR="008B61AF" w:rsidRDefault="008B61AF">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3E8CBF" w15:done="0"/>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3AF3E3F7" w15:done="0"/>
  <w15:commentEx w15:paraId="42EE42ED" w15:done="0"/>
  <w15:commentEx w15:paraId="54612BCE" w15:done="0"/>
  <w15:commentEx w15:paraId="457E6FD1" w15:done="0"/>
  <w15:commentEx w15:paraId="629CD9AE" w15:done="0"/>
  <w15:commentEx w15:paraId="256E0504" w15:done="0"/>
  <w15:commentEx w15:paraId="0F7234F6" w15:done="0"/>
  <w15:commentEx w15:paraId="2BCEC9A5" w15:done="0"/>
  <w15:commentEx w15:paraId="437574B1" w15:done="0"/>
  <w15:commentEx w15:paraId="4DD00DEB" w15:done="0"/>
  <w15:commentEx w15:paraId="4A6E358D" w15:done="0"/>
  <w15:commentEx w15:paraId="1035C51E" w15:done="0"/>
  <w15:commentEx w15:paraId="19D264C5" w15:done="0"/>
  <w15:commentEx w15:paraId="06EAC93C" w15:done="0"/>
  <w15:commentEx w15:paraId="1F2BC01B" w15:done="0"/>
  <w15:commentEx w15:paraId="103006A8" w15:done="0"/>
  <w15:commentEx w15:paraId="1206E61B" w15:done="0"/>
  <w15:commentEx w15:paraId="02B1396F"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B311" w16cex:dateUtc="2021-03-02T11:50:00Z"/>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8507D" w16cex:dateUtc="2021-03-02T04:49:00Z"/>
  <w16cex:commentExtensible w16cex:durableId="23E85007" w16cex:dateUtc="2021-03-02T04:47:00Z"/>
  <w16cex:commentExtensible w16cex:durableId="23EA78C9" w16cex:dateUtc="2021-03-03T20:06:00Z"/>
  <w16cex:commentExtensible w16cex:durableId="23EABF42" w16cex:dateUtc="2021-03-04T01:06:00Z"/>
  <w16cex:commentExtensible w16cex:durableId="23EAA04B" w16cex:dateUtc="2021-03-03T22:54:00Z"/>
  <w16cex:commentExtensible w16cex:durableId="23EAC373" w16cex:dateUtc="2021-03-04T01:24:00Z"/>
  <w16cex:commentExtensible w16cex:durableId="23EEAEBE" w16cex:dateUtc="2021-03-07T00:45:00Z"/>
  <w16cex:commentExtensible w16cex:durableId="23F608C8" w16cex:dateUtc="2021-03-12T14:35:00Z"/>
  <w16cex:commentExtensible w16cex:durableId="23EF580B" w16cex:dateUtc="2021-03-07T12:47:00Z"/>
  <w16cex:commentExtensible w16cex:durableId="23F12920" w16cex:dateUtc="2021-03-08T21:52:00Z"/>
  <w16cex:commentExtensible w16cex:durableId="23F35C35" w16cex:dateUtc="2021-03-10T13:54:00Z"/>
  <w16cex:commentExtensible w16cex:durableId="23F51BBC" w16cex:dateUtc="2021-03-11T21:44:00Z"/>
  <w16cex:commentExtensible w16cex:durableId="23F7D47E" w16cex:dateUtc="2021-03-13T23:17:00Z"/>
  <w16cex:commentExtensible w16cex:durableId="23F7D899" w16cex:dateUtc="2021-03-13T23:34:00Z"/>
  <w16cex:commentExtensible w16cex:durableId="23F7FF5C" w16cex:dateUtc="2021-03-14T02:19:00Z"/>
  <w16cex:commentExtensible w16cex:durableId="23F92AC5" w16cex:dateUtc="2021-03-14T23:37:00Z"/>
  <w16cex:commentExtensible w16cex:durableId="23F930A4" w16cex:dateUtc="2021-03-15T00:02:00Z"/>
  <w16cex:commentExtensible w16cex:durableId="23F9B3AC" w16cex:dateUtc="2021-03-15T09:21: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3E8CBF" w16cid:durableId="23E8B311"/>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3AF3E3F7" w16cid:durableId="23E8507D"/>
  <w16cid:commentId w16cid:paraId="42EE42ED" w16cid:durableId="23E85007"/>
  <w16cid:commentId w16cid:paraId="54612BCE" w16cid:durableId="23EA78C9"/>
  <w16cid:commentId w16cid:paraId="457E6FD1" w16cid:durableId="23EABF42"/>
  <w16cid:commentId w16cid:paraId="629CD9AE" w16cid:durableId="23EAA04B"/>
  <w16cid:commentId w16cid:paraId="256E0504" w16cid:durableId="23EAC373"/>
  <w16cid:commentId w16cid:paraId="0F7234F6" w16cid:durableId="23EEAEBE"/>
  <w16cid:commentId w16cid:paraId="2BCEC9A5" w16cid:durableId="23F608C8"/>
  <w16cid:commentId w16cid:paraId="437574B1" w16cid:durableId="23EF580B"/>
  <w16cid:commentId w16cid:paraId="4DD00DEB" w16cid:durableId="23F12920"/>
  <w16cid:commentId w16cid:paraId="4A6E358D" w16cid:durableId="23F35C35"/>
  <w16cid:commentId w16cid:paraId="1035C51E" w16cid:durableId="23F51BBC"/>
  <w16cid:commentId w16cid:paraId="19D264C5" w16cid:durableId="23F7D47E"/>
  <w16cid:commentId w16cid:paraId="06EAC93C" w16cid:durableId="23F7D899"/>
  <w16cid:commentId w16cid:paraId="1F2BC01B" w16cid:durableId="23F7FF5C"/>
  <w16cid:commentId w16cid:paraId="103006A8" w16cid:durableId="23F92AC5"/>
  <w16cid:commentId w16cid:paraId="1206E61B" w16cid:durableId="23F930A4"/>
  <w16cid:commentId w16cid:paraId="02B1396F" w16cid:durableId="23F9B3AC"/>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6AE9A0" w14:textId="77777777" w:rsidR="001124CC" w:rsidRDefault="001124CC" w:rsidP="00D4444C">
      <w:pPr>
        <w:spacing w:after="0" w:line="240" w:lineRule="auto"/>
      </w:pPr>
      <w:r>
        <w:separator/>
      </w:r>
    </w:p>
    <w:p w14:paraId="3691554D" w14:textId="77777777" w:rsidR="001124CC" w:rsidRDefault="001124CC"/>
  </w:endnote>
  <w:endnote w:type="continuationSeparator" w:id="0">
    <w:p w14:paraId="1CB6FDDB" w14:textId="77777777" w:rsidR="001124CC" w:rsidRDefault="001124CC" w:rsidP="00D4444C">
      <w:pPr>
        <w:spacing w:after="0" w:line="240" w:lineRule="auto"/>
      </w:pPr>
      <w:r>
        <w:continuationSeparator/>
      </w:r>
    </w:p>
    <w:p w14:paraId="33356FE9" w14:textId="77777777" w:rsidR="001124CC" w:rsidRDefault="001124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8B61AF" w:rsidRDefault="008B61AF">
    <w:pPr>
      <w:pStyle w:val="Fuzeile"/>
    </w:pPr>
  </w:p>
  <w:p w14:paraId="7E771D9E" w14:textId="77777777" w:rsidR="008B61AF" w:rsidRDefault="008B61A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8B61AF" w:rsidRDefault="008B61AF"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8B61AF" w:rsidRDefault="008B61AF">
        <w:pPr>
          <w:pStyle w:val="Fuzeile"/>
          <w:jc w:val="right"/>
        </w:pPr>
        <w:r>
          <w:fldChar w:fldCharType="begin"/>
        </w:r>
        <w:r>
          <w:instrText>PAGE   \* MERGEFORMAT</w:instrText>
        </w:r>
        <w:r>
          <w:fldChar w:fldCharType="separate"/>
        </w:r>
        <w:r>
          <w:t>2</w:t>
        </w:r>
        <w:r>
          <w:fldChar w:fldCharType="end"/>
        </w:r>
      </w:p>
    </w:sdtContent>
  </w:sdt>
  <w:p w14:paraId="3C710607" w14:textId="77777777" w:rsidR="008B61AF" w:rsidRPr="00E167D9" w:rsidRDefault="008B61AF"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8B61AF" w:rsidRDefault="008B61AF"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63B71E" w14:textId="77777777" w:rsidR="001124CC" w:rsidRDefault="001124CC" w:rsidP="00D4444C">
      <w:pPr>
        <w:spacing w:after="0" w:line="240" w:lineRule="auto"/>
      </w:pPr>
      <w:r>
        <w:separator/>
      </w:r>
    </w:p>
    <w:p w14:paraId="3274DB3B" w14:textId="77777777" w:rsidR="001124CC" w:rsidRDefault="001124CC"/>
  </w:footnote>
  <w:footnote w:type="continuationSeparator" w:id="0">
    <w:p w14:paraId="7265B255" w14:textId="77777777" w:rsidR="001124CC" w:rsidRDefault="001124CC" w:rsidP="00D4444C">
      <w:pPr>
        <w:spacing w:after="0" w:line="240" w:lineRule="auto"/>
      </w:pPr>
      <w:r>
        <w:continuationSeparator/>
      </w:r>
    </w:p>
    <w:p w14:paraId="42775A92" w14:textId="77777777" w:rsidR="001124CC" w:rsidRDefault="001124CC"/>
  </w:footnote>
  <w:footnote w:id="1">
    <w:p w14:paraId="0587C160" w14:textId="71C8268B" w:rsidR="008B61AF" w:rsidRDefault="008B61AF">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8B61AF" w:rsidRDefault="008B61AF">
      <w:pPr>
        <w:pStyle w:val="Funotentext"/>
      </w:pPr>
      <w:r>
        <w:rPr>
          <w:rStyle w:val="Funotenzeichen"/>
        </w:rPr>
        <w:footnoteRef/>
      </w:r>
      <w:r>
        <w:t xml:space="preserve"> </w:t>
      </w:r>
      <w:r w:rsidRPr="001401B7">
        <w:t>https://github.com/dmis-lab/biobert</w:t>
      </w:r>
    </w:p>
  </w:footnote>
  <w:footnote w:id="3">
    <w:p w14:paraId="6AA17E24" w14:textId="3348346A" w:rsidR="008B61AF" w:rsidRDefault="008B61AF" w:rsidP="00F91D3B">
      <w:pPr>
        <w:pStyle w:val="Funotentext"/>
      </w:pPr>
      <w:r>
        <w:rPr>
          <w:rStyle w:val="Funotenzeichen"/>
        </w:rPr>
        <w:footnoteRef/>
      </w:r>
      <w:r>
        <w:t xml:space="preserve"> </w:t>
      </w:r>
      <w:bookmarkStart w:id="90" w:name="_Hlk66582476"/>
      <w:r w:rsidRPr="00AD789F">
        <w:t>https://github.com/mmmddd98/ba_git</w:t>
      </w:r>
      <w:bookmarkEnd w:id="90"/>
    </w:p>
  </w:footnote>
  <w:footnote w:id="4">
    <w:p w14:paraId="6A715870" w14:textId="4323E3DD" w:rsidR="008B61AF" w:rsidRDefault="008B61AF">
      <w:pPr>
        <w:pStyle w:val="Funotentext"/>
      </w:pPr>
      <w:r>
        <w:rPr>
          <w:rStyle w:val="Funotenzeichen"/>
        </w:rPr>
        <w:footnoteRef/>
      </w:r>
      <w:r>
        <w:t xml:space="preserve">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8B61AF" w:rsidRDefault="008B61AF">
    <w:pPr>
      <w:pStyle w:val="Kopfzeile"/>
    </w:pPr>
  </w:p>
  <w:p w14:paraId="0A9512F0" w14:textId="77777777" w:rsidR="008B61AF" w:rsidRDefault="008B61A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3B858008" w:rsidR="008B61AF" w:rsidRPr="002355F0" w:rsidRDefault="008B61AF" w:rsidP="002355F0">
    <w:pPr>
      <w:pStyle w:val="Kopfzeile"/>
    </w:pPr>
    <w:r w:rsidRPr="003F79A7">
      <w:tab/>
    </w:r>
    <w:r w:rsidRPr="003F79A7">
      <w:tab/>
    </w:r>
    <w:r w:rsidRPr="003F79A7">
      <w:tab/>
    </w:r>
    <w:fldSimple w:instr=" STYLEREF  &quot;Überschrift 1&quot;  \* MERGEFORMAT ">
      <w:r w:rsidR="00D6106C">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8B61AF" w:rsidRDefault="008B61AF">
    <w:pPr>
      <w:pStyle w:val="Kopfzeile"/>
    </w:pPr>
    <w:r>
      <w:tab/>
    </w:r>
    <w:r>
      <w:tab/>
    </w:r>
    <w:r>
      <w:tab/>
      <w:t>Inhaltsverzeichnis</w:t>
    </w:r>
  </w:p>
  <w:p w14:paraId="23A1DEA5" w14:textId="77777777" w:rsidR="008B61AF" w:rsidRPr="00CB5DE2" w:rsidRDefault="008B61AF"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7C50D4F1" w:rsidR="008B61AF" w:rsidRPr="002355F0" w:rsidRDefault="008B61AF" w:rsidP="002355F0">
    <w:pPr>
      <w:pStyle w:val="Kopfzeile"/>
    </w:pPr>
    <w:r w:rsidRPr="003F79A7">
      <w:tab/>
    </w:r>
    <w:r w:rsidRPr="003F79A7">
      <w:tab/>
    </w:r>
    <w:r w:rsidRPr="003F79A7">
      <w:tab/>
    </w:r>
    <w:fldSimple w:instr=" STYLEREF  &quot;Überschrift 1&quot;  \* MERGEFORMAT ">
      <w:r w:rsidR="00D6106C">
        <w:rPr>
          <w:noProof/>
        </w:rPr>
        <w:t>Einleitung</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8"/>
  </w:num>
  <w:num w:numId="3">
    <w:abstractNumId w:val="3"/>
  </w:num>
  <w:num w:numId="4">
    <w:abstractNumId w:val="0"/>
  </w:num>
  <w:num w:numId="5">
    <w:abstractNumId w:val="9"/>
  </w:num>
  <w:num w:numId="6">
    <w:abstractNumId w:val="15"/>
  </w:num>
  <w:num w:numId="7">
    <w:abstractNumId w:val="2"/>
  </w:num>
  <w:num w:numId="8">
    <w:abstractNumId w:val="14"/>
  </w:num>
  <w:num w:numId="9">
    <w:abstractNumId w:val="13"/>
  </w:num>
  <w:num w:numId="10">
    <w:abstractNumId w:val="7"/>
  </w:num>
  <w:num w:numId="11">
    <w:abstractNumId w:val="5"/>
  </w:num>
  <w:num w:numId="12">
    <w:abstractNumId w:val="8"/>
  </w:num>
  <w:num w:numId="13">
    <w:abstractNumId w:val="6"/>
  </w:num>
  <w:num w:numId="14">
    <w:abstractNumId w:val="16"/>
  </w:num>
  <w:num w:numId="15">
    <w:abstractNumId w:val="11"/>
  </w:num>
  <w:num w:numId="16">
    <w:abstractNumId w:val="22"/>
  </w:num>
  <w:num w:numId="17">
    <w:abstractNumId w:val="17"/>
  </w:num>
  <w:num w:numId="18">
    <w:abstractNumId w:val="20"/>
  </w:num>
  <w:num w:numId="19">
    <w:abstractNumId w:val="12"/>
  </w:num>
  <w:num w:numId="20">
    <w:abstractNumId w:val="1"/>
  </w:num>
  <w:num w:numId="21">
    <w:abstractNumId w:val="10"/>
  </w:num>
  <w:num w:numId="22">
    <w:abstractNumId w:val="19"/>
  </w:num>
  <w:num w:numId="23">
    <w:abstractNumId w:val="21"/>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rson w15:author="Manuel.Dorer@bwedu.de">
    <w15:presenceInfo w15:providerId="None" w15:userId="Manuel.Dorer@bwedu.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2C94"/>
    <w:rsid w:val="00002E48"/>
    <w:rsid w:val="00002EE2"/>
    <w:rsid w:val="00004EA4"/>
    <w:rsid w:val="00005CB3"/>
    <w:rsid w:val="000066B1"/>
    <w:rsid w:val="00007A06"/>
    <w:rsid w:val="00011893"/>
    <w:rsid w:val="00011EFD"/>
    <w:rsid w:val="00012527"/>
    <w:rsid w:val="00012DD9"/>
    <w:rsid w:val="000146DF"/>
    <w:rsid w:val="00014AEC"/>
    <w:rsid w:val="00014C98"/>
    <w:rsid w:val="00014E64"/>
    <w:rsid w:val="00016FE0"/>
    <w:rsid w:val="000171A0"/>
    <w:rsid w:val="00017622"/>
    <w:rsid w:val="0002001F"/>
    <w:rsid w:val="00020A7C"/>
    <w:rsid w:val="00022CD1"/>
    <w:rsid w:val="000244C2"/>
    <w:rsid w:val="00026FAA"/>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5428"/>
    <w:rsid w:val="000665AE"/>
    <w:rsid w:val="00066DCE"/>
    <w:rsid w:val="00067AD7"/>
    <w:rsid w:val="00070311"/>
    <w:rsid w:val="000714CD"/>
    <w:rsid w:val="000739E7"/>
    <w:rsid w:val="0007567C"/>
    <w:rsid w:val="00076BD1"/>
    <w:rsid w:val="00080315"/>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18DB"/>
    <w:rsid w:val="000A3DC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8A6"/>
    <w:rsid w:val="000C1E00"/>
    <w:rsid w:val="000C1E91"/>
    <w:rsid w:val="000C21AD"/>
    <w:rsid w:val="000C3BC0"/>
    <w:rsid w:val="000C4D10"/>
    <w:rsid w:val="000C55C0"/>
    <w:rsid w:val="000C5FDE"/>
    <w:rsid w:val="000C6078"/>
    <w:rsid w:val="000C6D8C"/>
    <w:rsid w:val="000C7249"/>
    <w:rsid w:val="000D08B2"/>
    <w:rsid w:val="000D1B04"/>
    <w:rsid w:val="000D1E45"/>
    <w:rsid w:val="000D268F"/>
    <w:rsid w:val="000D3ACA"/>
    <w:rsid w:val="000D4D94"/>
    <w:rsid w:val="000D7548"/>
    <w:rsid w:val="000E1BBD"/>
    <w:rsid w:val="000E2898"/>
    <w:rsid w:val="000E36F8"/>
    <w:rsid w:val="000E376F"/>
    <w:rsid w:val="000E5845"/>
    <w:rsid w:val="000E7B5E"/>
    <w:rsid w:val="000F2D2C"/>
    <w:rsid w:val="000F2DF7"/>
    <w:rsid w:val="000F34F1"/>
    <w:rsid w:val="000F3667"/>
    <w:rsid w:val="000F5AA1"/>
    <w:rsid w:val="001009EB"/>
    <w:rsid w:val="00100F63"/>
    <w:rsid w:val="001020F5"/>
    <w:rsid w:val="001027DB"/>
    <w:rsid w:val="00102887"/>
    <w:rsid w:val="00102F3B"/>
    <w:rsid w:val="00103CBB"/>
    <w:rsid w:val="00105070"/>
    <w:rsid w:val="00107D4C"/>
    <w:rsid w:val="00110732"/>
    <w:rsid w:val="0011116A"/>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8CB"/>
    <w:rsid w:val="001244AD"/>
    <w:rsid w:val="001259B4"/>
    <w:rsid w:val="00126189"/>
    <w:rsid w:val="00126A35"/>
    <w:rsid w:val="00126EAB"/>
    <w:rsid w:val="001312EB"/>
    <w:rsid w:val="00133DFF"/>
    <w:rsid w:val="001355B6"/>
    <w:rsid w:val="001369F6"/>
    <w:rsid w:val="001401B7"/>
    <w:rsid w:val="00140621"/>
    <w:rsid w:val="00140850"/>
    <w:rsid w:val="001408D5"/>
    <w:rsid w:val="00140F37"/>
    <w:rsid w:val="00141E14"/>
    <w:rsid w:val="00143246"/>
    <w:rsid w:val="001440C1"/>
    <w:rsid w:val="001444DB"/>
    <w:rsid w:val="00144995"/>
    <w:rsid w:val="0014507F"/>
    <w:rsid w:val="0014724B"/>
    <w:rsid w:val="001477E7"/>
    <w:rsid w:val="00150413"/>
    <w:rsid w:val="0015104E"/>
    <w:rsid w:val="001513DA"/>
    <w:rsid w:val="001514DC"/>
    <w:rsid w:val="00152577"/>
    <w:rsid w:val="00153874"/>
    <w:rsid w:val="00153AA5"/>
    <w:rsid w:val="00153BAC"/>
    <w:rsid w:val="00154454"/>
    <w:rsid w:val="001550B5"/>
    <w:rsid w:val="00156785"/>
    <w:rsid w:val="0016246F"/>
    <w:rsid w:val="00163C56"/>
    <w:rsid w:val="00163E62"/>
    <w:rsid w:val="00164A03"/>
    <w:rsid w:val="00164E91"/>
    <w:rsid w:val="001654A8"/>
    <w:rsid w:val="00170093"/>
    <w:rsid w:val="001705B5"/>
    <w:rsid w:val="00172A53"/>
    <w:rsid w:val="001760AF"/>
    <w:rsid w:val="00176250"/>
    <w:rsid w:val="0017640C"/>
    <w:rsid w:val="00176572"/>
    <w:rsid w:val="00177AFD"/>
    <w:rsid w:val="00177CC2"/>
    <w:rsid w:val="00180474"/>
    <w:rsid w:val="0018154B"/>
    <w:rsid w:val="00181FB7"/>
    <w:rsid w:val="00183493"/>
    <w:rsid w:val="001844EC"/>
    <w:rsid w:val="00185E9B"/>
    <w:rsid w:val="001867EB"/>
    <w:rsid w:val="00187A5B"/>
    <w:rsid w:val="00187F5F"/>
    <w:rsid w:val="00187FE0"/>
    <w:rsid w:val="0019174E"/>
    <w:rsid w:val="00191FBA"/>
    <w:rsid w:val="00196635"/>
    <w:rsid w:val="0019666D"/>
    <w:rsid w:val="001966DC"/>
    <w:rsid w:val="00196702"/>
    <w:rsid w:val="00196A02"/>
    <w:rsid w:val="00197540"/>
    <w:rsid w:val="001A0AFC"/>
    <w:rsid w:val="001A38FF"/>
    <w:rsid w:val="001A4E06"/>
    <w:rsid w:val="001A53BE"/>
    <w:rsid w:val="001A7075"/>
    <w:rsid w:val="001A7C9D"/>
    <w:rsid w:val="001B0604"/>
    <w:rsid w:val="001B0B9D"/>
    <w:rsid w:val="001B285C"/>
    <w:rsid w:val="001B3014"/>
    <w:rsid w:val="001B3276"/>
    <w:rsid w:val="001B3DFA"/>
    <w:rsid w:val="001B41E1"/>
    <w:rsid w:val="001B42F4"/>
    <w:rsid w:val="001B5E64"/>
    <w:rsid w:val="001B70C6"/>
    <w:rsid w:val="001C0E3E"/>
    <w:rsid w:val="001C0FF1"/>
    <w:rsid w:val="001C2AEE"/>
    <w:rsid w:val="001C3632"/>
    <w:rsid w:val="001C50CE"/>
    <w:rsid w:val="001C56F4"/>
    <w:rsid w:val="001C6EF8"/>
    <w:rsid w:val="001C72F3"/>
    <w:rsid w:val="001D1211"/>
    <w:rsid w:val="001D2616"/>
    <w:rsid w:val="001D4651"/>
    <w:rsid w:val="001D4841"/>
    <w:rsid w:val="001D6147"/>
    <w:rsid w:val="001D639F"/>
    <w:rsid w:val="001D63DE"/>
    <w:rsid w:val="001D6FC6"/>
    <w:rsid w:val="001D798E"/>
    <w:rsid w:val="001D79C2"/>
    <w:rsid w:val="001E02F9"/>
    <w:rsid w:val="001E05AB"/>
    <w:rsid w:val="001E1A0E"/>
    <w:rsid w:val="001E20CB"/>
    <w:rsid w:val="001E2F7F"/>
    <w:rsid w:val="001E4A4C"/>
    <w:rsid w:val="001E50F2"/>
    <w:rsid w:val="001E6F67"/>
    <w:rsid w:val="001E72ED"/>
    <w:rsid w:val="001E7F79"/>
    <w:rsid w:val="001F0A64"/>
    <w:rsid w:val="001F354A"/>
    <w:rsid w:val="001F36A0"/>
    <w:rsid w:val="001F386A"/>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917"/>
    <w:rsid w:val="002119BE"/>
    <w:rsid w:val="00212878"/>
    <w:rsid w:val="0021491F"/>
    <w:rsid w:val="00214B76"/>
    <w:rsid w:val="002168C7"/>
    <w:rsid w:val="002174B2"/>
    <w:rsid w:val="0022016E"/>
    <w:rsid w:val="0022050C"/>
    <w:rsid w:val="0022173F"/>
    <w:rsid w:val="0022181E"/>
    <w:rsid w:val="002221A3"/>
    <w:rsid w:val="002231B3"/>
    <w:rsid w:val="00223D8D"/>
    <w:rsid w:val="00226136"/>
    <w:rsid w:val="002270FD"/>
    <w:rsid w:val="002277AF"/>
    <w:rsid w:val="00233BB2"/>
    <w:rsid w:val="00233D21"/>
    <w:rsid w:val="00234C84"/>
    <w:rsid w:val="002355F0"/>
    <w:rsid w:val="0023592B"/>
    <w:rsid w:val="00237D73"/>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5267"/>
    <w:rsid w:val="0025561E"/>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593"/>
    <w:rsid w:val="002756F5"/>
    <w:rsid w:val="002762C7"/>
    <w:rsid w:val="00277C2A"/>
    <w:rsid w:val="00280BF3"/>
    <w:rsid w:val="00281602"/>
    <w:rsid w:val="002828EF"/>
    <w:rsid w:val="00284003"/>
    <w:rsid w:val="00284BC8"/>
    <w:rsid w:val="002854BA"/>
    <w:rsid w:val="00285725"/>
    <w:rsid w:val="002860C5"/>
    <w:rsid w:val="0028744F"/>
    <w:rsid w:val="0028770E"/>
    <w:rsid w:val="00287E19"/>
    <w:rsid w:val="00290C63"/>
    <w:rsid w:val="00292294"/>
    <w:rsid w:val="00294119"/>
    <w:rsid w:val="00294312"/>
    <w:rsid w:val="00294C47"/>
    <w:rsid w:val="00295D48"/>
    <w:rsid w:val="00296390"/>
    <w:rsid w:val="00296478"/>
    <w:rsid w:val="0029776B"/>
    <w:rsid w:val="002A0969"/>
    <w:rsid w:val="002A09C7"/>
    <w:rsid w:val="002A0AE0"/>
    <w:rsid w:val="002A25C6"/>
    <w:rsid w:val="002A5FF5"/>
    <w:rsid w:val="002A672A"/>
    <w:rsid w:val="002A74FC"/>
    <w:rsid w:val="002A7A70"/>
    <w:rsid w:val="002A7D08"/>
    <w:rsid w:val="002A7EAD"/>
    <w:rsid w:val="002B0F83"/>
    <w:rsid w:val="002B154D"/>
    <w:rsid w:val="002B1FDF"/>
    <w:rsid w:val="002B3357"/>
    <w:rsid w:val="002B3877"/>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54A1"/>
    <w:rsid w:val="002D321C"/>
    <w:rsid w:val="002D33E5"/>
    <w:rsid w:val="002D4411"/>
    <w:rsid w:val="002D52F1"/>
    <w:rsid w:val="002D5C1C"/>
    <w:rsid w:val="002D641A"/>
    <w:rsid w:val="002D7A96"/>
    <w:rsid w:val="002D7DF4"/>
    <w:rsid w:val="002D7FBB"/>
    <w:rsid w:val="002E00FC"/>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70EC"/>
    <w:rsid w:val="002F7A49"/>
    <w:rsid w:val="002F7F54"/>
    <w:rsid w:val="00300602"/>
    <w:rsid w:val="00300611"/>
    <w:rsid w:val="00301204"/>
    <w:rsid w:val="003012F2"/>
    <w:rsid w:val="00301C34"/>
    <w:rsid w:val="00302247"/>
    <w:rsid w:val="0030302C"/>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2647"/>
    <w:rsid w:val="00363ABF"/>
    <w:rsid w:val="003652A8"/>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ED3"/>
    <w:rsid w:val="00387BAF"/>
    <w:rsid w:val="003908EC"/>
    <w:rsid w:val="003911F3"/>
    <w:rsid w:val="00393BA1"/>
    <w:rsid w:val="0039473A"/>
    <w:rsid w:val="00396F22"/>
    <w:rsid w:val="003971E8"/>
    <w:rsid w:val="003975B3"/>
    <w:rsid w:val="00397638"/>
    <w:rsid w:val="003978FA"/>
    <w:rsid w:val="00397CC0"/>
    <w:rsid w:val="003A1EF9"/>
    <w:rsid w:val="003A2898"/>
    <w:rsid w:val="003A33B4"/>
    <w:rsid w:val="003A3A15"/>
    <w:rsid w:val="003A3BE7"/>
    <w:rsid w:val="003A44F1"/>
    <w:rsid w:val="003A4C48"/>
    <w:rsid w:val="003A62D5"/>
    <w:rsid w:val="003B0CAE"/>
    <w:rsid w:val="003B22B1"/>
    <w:rsid w:val="003B35B0"/>
    <w:rsid w:val="003B3F62"/>
    <w:rsid w:val="003B4A90"/>
    <w:rsid w:val="003B5AA0"/>
    <w:rsid w:val="003B5BE5"/>
    <w:rsid w:val="003B6E81"/>
    <w:rsid w:val="003B7430"/>
    <w:rsid w:val="003C07E1"/>
    <w:rsid w:val="003C44D8"/>
    <w:rsid w:val="003C5288"/>
    <w:rsid w:val="003C562A"/>
    <w:rsid w:val="003C637B"/>
    <w:rsid w:val="003C6DFC"/>
    <w:rsid w:val="003D1E75"/>
    <w:rsid w:val="003D4A7A"/>
    <w:rsid w:val="003D59E7"/>
    <w:rsid w:val="003D6256"/>
    <w:rsid w:val="003E0F8B"/>
    <w:rsid w:val="003E1B8B"/>
    <w:rsid w:val="003E5F95"/>
    <w:rsid w:val="003E6455"/>
    <w:rsid w:val="003E72CF"/>
    <w:rsid w:val="003E76D4"/>
    <w:rsid w:val="003F09E9"/>
    <w:rsid w:val="003F0C67"/>
    <w:rsid w:val="003F14E6"/>
    <w:rsid w:val="003F16B3"/>
    <w:rsid w:val="003F2A4B"/>
    <w:rsid w:val="003F4201"/>
    <w:rsid w:val="003F4A6F"/>
    <w:rsid w:val="003F5360"/>
    <w:rsid w:val="003F5C47"/>
    <w:rsid w:val="003F6111"/>
    <w:rsid w:val="003F645A"/>
    <w:rsid w:val="003F79A7"/>
    <w:rsid w:val="003F7B60"/>
    <w:rsid w:val="003F7F89"/>
    <w:rsid w:val="004002A4"/>
    <w:rsid w:val="004016D9"/>
    <w:rsid w:val="0040255D"/>
    <w:rsid w:val="00402F59"/>
    <w:rsid w:val="00403B4E"/>
    <w:rsid w:val="00406CE7"/>
    <w:rsid w:val="004075BE"/>
    <w:rsid w:val="00407AAF"/>
    <w:rsid w:val="00407AB8"/>
    <w:rsid w:val="004103FF"/>
    <w:rsid w:val="004127D3"/>
    <w:rsid w:val="00412DD8"/>
    <w:rsid w:val="004141FB"/>
    <w:rsid w:val="00415948"/>
    <w:rsid w:val="004159D3"/>
    <w:rsid w:val="004172F9"/>
    <w:rsid w:val="00417338"/>
    <w:rsid w:val="00421628"/>
    <w:rsid w:val="00421CCB"/>
    <w:rsid w:val="00422813"/>
    <w:rsid w:val="00422A85"/>
    <w:rsid w:val="00422BB0"/>
    <w:rsid w:val="00424663"/>
    <w:rsid w:val="00424CF2"/>
    <w:rsid w:val="00425660"/>
    <w:rsid w:val="00425787"/>
    <w:rsid w:val="00426383"/>
    <w:rsid w:val="00426A43"/>
    <w:rsid w:val="00427CFE"/>
    <w:rsid w:val="00431FFB"/>
    <w:rsid w:val="00432AB3"/>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801E5"/>
    <w:rsid w:val="0048061F"/>
    <w:rsid w:val="00480D0A"/>
    <w:rsid w:val="004832D9"/>
    <w:rsid w:val="00483B90"/>
    <w:rsid w:val="00484387"/>
    <w:rsid w:val="004853B8"/>
    <w:rsid w:val="00487196"/>
    <w:rsid w:val="00487ED1"/>
    <w:rsid w:val="004907F9"/>
    <w:rsid w:val="004911A7"/>
    <w:rsid w:val="0049141E"/>
    <w:rsid w:val="0049474D"/>
    <w:rsid w:val="00495998"/>
    <w:rsid w:val="00496C64"/>
    <w:rsid w:val="00497B13"/>
    <w:rsid w:val="00497C0B"/>
    <w:rsid w:val="004A236C"/>
    <w:rsid w:val="004A2506"/>
    <w:rsid w:val="004A29E5"/>
    <w:rsid w:val="004A2CEC"/>
    <w:rsid w:val="004A3E68"/>
    <w:rsid w:val="004A4459"/>
    <w:rsid w:val="004A480A"/>
    <w:rsid w:val="004A707A"/>
    <w:rsid w:val="004A7979"/>
    <w:rsid w:val="004B0B56"/>
    <w:rsid w:val="004B1B21"/>
    <w:rsid w:val="004B426C"/>
    <w:rsid w:val="004B44B7"/>
    <w:rsid w:val="004B53EC"/>
    <w:rsid w:val="004B569A"/>
    <w:rsid w:val="004B6588"/>
    <w:rsid w:val="004B73A7"/>
    <w:rsid w:val="004C133C"/>
    <w:rsid w:val="004C16DE"/>
    <w:rsid w:val="004C16FC"/>
    <w:rsid w:val="004C1BBB"/>
    <w:rsid w:val="004C1D52"/>
    <w:rsid w:val="004C33FD"/>
    <w:rsid w:val="004C5091"/>
    <w:rsid w:val="004C62A0"/>
    <w:rsid w:val="004C6ACD"/>
    <w:rsid w:val="004C6AF7"/>
    <w:rsid w:val="004C72CF"/>
    <w:rsid w:val="004D1994"/>
    <w:rsid w:val="004D1E35"/>
    <w:rsid w:val="004D3AA4"/>
    <w:rsid w:val="004D3B34"/>
    <w:rsid w:val="004D3C1A"/>
    <w:rsid w:val="004D4920"/>
    <w:rsid w:val="004D5ED1"/>
    <w:rsid w:val="004D669D"/>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20DD"/>
    <w:rsid w:val="004F38ED"/>
    <w:rsid w:val="004F7897"/>
    <w:rsid w:val="00500E87"/>
    <w:rsid w:val="0050188F"/>
    <w:rsid w:val="00501990"/>
    <w:rsid w:val="0050522A"/>
    <w:rsid w:val="00506286"/>
    <w:rsid w:val="005062AC"/>
    <w:rsid w:val="00507279"/>
    <w:rsid w:val="00510C66"/>
    <w:rsid w:val="00511053"/>
    <w:rsid w:val="005110DA"/>
    <w:rsid w:val="005115FE"/>
    <w:rsid w:val="0051202A"/>
    <w:rsid w:val="00512BFB"/>
    <w:rsid w:val="005132AD"/>
    <w:rsid w:val="00513F9C"/>
    <w:rsid w:val="005151BC"/>
    <w:rsid w:val="00515B4A"/>
    <w:rsid w:val="00521196"/>
    <w:rsid w:val="00521AAC"/>
    <w:rsid w:val="00521CBD"/>
    <w:rsid w:val="005237C0"/>
    <w:rsid w:val="005239D2"/>
    <w:rsid w:val="0053093E"/>
    <w:rsid w:val="00534AB4"/>
    <w:rsid w:val="00535661"/>
    <w:rsid w:val="0053596D"/>
    <w:rsid w:val="005371B8"/>
    <w:rsid w:val="005371D7"/>
    <w:rsid w:val="00540EF7"/>
    <w:rsid w:val="00543692"/>
    <w:rsid w:val="00543733"/>
    <w:rsid w:val="00544378"/>
    <w:rsid w:val="005453BF"/>
    <w:rsid w:val="005456A0"/>
    <w:rsid w:val="00545815"/>
    <w:rsid w:val="005460A4"/>
    <w:rsid w:val="00546858"/>
    <w:rsid w:val="005471CA"/>
    <w:rsid w:val="005516FC"/>
    <w:rsid w:val="00551A53"/>
    <w:rsid w:val="00551EC8"/>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E13"/>
    <w:rsid w:val="0058643B"/>
    <w:rsid w:val="005879BC"/>
    <w:rsid w:val="00590515"/>
    <w:rsid w:val="0059178D"/>
    <w:rsid w:val="00591914"/>
    <w:rsid w:val="005922A4"/>
    <w:rsid w:val="00592413"/>
    <w:rsid w:val="00592C32"/>
    <w:rsid w:val="0059343F"/>
    <w:rsid w:val="00593B84"/>
    <w:rsid w:val="00595507"/>
    <w:rsid w:val="00596207"/>
    <w:rsid w:val="0059752C"/>
    <w:rsid w:val="0059756F"/>
    <w:rsid w:val="005A24A0"/>
    <w:rsid w:val="005A2A74"/>
    <w:rsid w:val="005A2CF0"/>
    <w:rsid w:val="005A4A70"/>
    <w:rsid w:val="005A4D7F"/>
    <w:rsid w:val="005A533E"/>
    <w:rsid w:val="005A561E"/>
    <w:rsid w:val="005A6761"/>
    <w:rsid w:val="005A6C95"/>
    <w:rsid w:val="005A735F"/>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2895"/>
    <w:rsid w:val="005D3C7D"/>
    <w:rsid w:val="005D3D55"/>
    <w:rsid w:val="005D4694"/>
    <w:rsid w:val="005D48B9"/>
    <w:rsid w:val="005D4F2B"/>
    <w:rsid w:val="005D7437"/>
    <w:rsid w:val="005D7955"/>
    <w:rsid w:val="005E0A0B"/>
    <w:rsid w:val="005E19CB"/>
    <w:rsid w:val="005E2E58"/>
    <w:rsid w:val="005E5B46"/>
    <w:rsid w:val="005F1B79"/>
    <w:rsid w:val="005F4CAA"/>
    <w:rsid w:val="005F576D"/>
    <w:rsid w:val="005F7385"/>
    <w:rsid w:val="005F7D85"/>
    <w:rsid w:val="00600EFB"/>
    <w:rsid w:val="0060107A"/>
    <w:rsid w:val="00601666"/>
    <w:rsid w:val="00601E0F"/>
    <w:rsid w:val="00602413"/>
    <w:rsid w:val="0060379C"/>
    <w:rsid w:val="006040F1"/>
    <w:rsid w:val="0060413C"/>
    <w:rsid w:val="00604E24"/>
    <w:rsid w:val="00606051"/>
    <w:rsid w:val="006068B9"/>
    <w:rsid w:val="00606AC5"/>
    <w:rsid w:val="00606F8D"/>
    <w:rsid w:val="00607251"/>
    <w:rsid w:val="00610829"/>
    <w:rsid w:val="006122F4"/>
    <w:rsid w:val="00614304"/>
    <w:rsid w:val="00614307"/>
    <w:rsid w:val="0061443B"/>
    <w:rsid w:val="006156C9"/>
    <w:rsid w:val="006161F5"/>
    <w:rsid w:val="00617092"/>
    <w:rsid w:val="0062054F"/>
    <w:rsid w:val="0062151F"/>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568D5"/>
    <w:rsid w:val="006667FB"/>
    <w:rsid w:val="00666A26"/>
    <w:rsid w:val="00666C8E"/>
    <w:rsid w:val="0066742B"/>
    <w:rsid w:val="00672C9E"/>
    <w:rsid w:val="00673408"/>
    <w:rsid w:val="00673660"/>
    <w:rsid w:val="006753BF"/>
    <w:rsid w:val="006754C0"/>
    <w:rsid w:val="006771F8"/>
    <w:rsid w:val="00680301"/>
    <w:rsid w:val="00680554"/>
    <w:rsid w:val="00680B43"/>
    <w:rsid w:val="00680CA2"/>
    <w:rsid w:val="00681740"/>
    <w:rsid w:val="006829CF"/>
    <w:rsid w:val="0068333D"/>
    <w:rsid w:val="006834B8"/>
    <w:rsid w:val="00683EFF"/>
    <w:rsid w:val="006849B7"/>
    <w:rsid w:val="00684DC2"/>
    <w:rsid w:val="00685743"/>
    <w:rsid w:val="00685AFC"/>
    <w:rsid w:val="00687779"/>
    <w:rsid w:val="00690084"/>
    <w:rsid w:val="00690508"/>
    <w:rsid w:val="00690AC1"/>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72EF"/>
    <w:rsid w:val="006A7C9F"/>
    <w:rsid w:val="006A7F81"/>
    <w:rsid w:val="006B11F9"/>
    <w:rsid w:val="006B3423"/>
    <w:rsid w:val="006B3534"/>
    <w:rsid w:val="006B50AD"/>
    <w:rsid w:val="006B7D47"/>
    <w:rsid w:val="006C0F2C"/>
    <w:rsid w:val="006C187A"/>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6AE8"/>
    <w:rsid w:val="006D788F"/>
    <w:rsid w:val="006E00E7"/>
    <w:rsid w:val="006E0724"/>
    <w:rsid w:val="006E26E2"/>
    <w:rsid w:val="006E2721"/>
    <w:rsid w:val="006E3D82"/>
    <w:rsid w:val="006E48C6"/>
    <w:rsid w:val="006E5001"/>
    <w:rsid w:val="006E550E"/>
    <w:rsid w:val="006E634E"/>
    <w:rsid w:val="006E75C0"/>
    <w:rsid w:val="006F0A1D"/>
    <w:rsid w:val="006F0D3D"/>
    <w:rsid w:val="006F2D08"/>
    <w:rsid w:val="006F373D"/>
    <w:rsid w:val="006F4BB0"/>
    <w:rsid w:val="006F56BD"/>
    <w:rsid w:val="006F7C77"/>
    <w:rsid w:val="006F7DE6"/>
    <w:rsid w:val="007031FD"/>
    <w:rsid w:val="007039D4"/>
    <w:rsid w:val="00704133"/>
    <w:rsid w:val="0070585A"/>
    <w:rsid w:val="00705941"/>
    <w:rsid w:val="007059FF"/>
    <w:rsid w:val="0070670D"/>
    <w:rsid w:val="00706940"/>
    <w:rsid w:val="007108D7"/>
    <w:rsid w:val="007113A9"/>
    <w:rsid w:val="0071140B"/>
    <w:rsid w:val="00711AC6"/>
    <w:rsid w:val="00712910"/>
    <w:rsid w:val="007146F2"/>
    <w:rsid w:val="00714856"/>
    <w:rsid w:val="00715343"/>
    <w:rsid w:val="0071554D"/>
    <w:rsid w:val="00716937"/>
    <w:rsid w:val="00722F94"/>
    <w:rsid w:val="007234E3"/>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47ED"/>
    <w:rsid w:val="007459E5"/>
    <w:rsid w:val="00745F17"/>
    <w:rsid w:val="0074606B"/>
    <w:rsid w:val="00746821"/>
    <w:rsid w:val="0074777D"/>
    <w:rsid w:val="007505FF"/>
    <w:rsid w:val="00750A36"/>
    <w:rsid w:val="00750D81"/>
    <w:rsid w:val="00751FF1"/>
    <w:rsid w:val="00752DC6"/>
    <w:rsid w:val="00752E14"/>
    <w:rsid w:val="00753723"/>
    <w:rsid w:val="0075400E"/>
    <w:rsid w:val="007542E9"/>
    <w:rsid w:val="00754ABE"/>
    <w:rsid w:val="00755B86"/>
    <w:rsid w:val="00755B9C"/>
    <w:rsid w:val="00756A6F"/>
    <w:rsid w:val="00760282"/>
    <w:rsid w:val="007603C3"/>
    <w:rsid w:val="0076071C"/>
    <w:rsid w:val="00760C17"/>
    <w:rsid w:val="00760CDD"/>
    <w:rsid w:val="00762B32"/>
    <w:rsid w:val="00763961"/>
    <w:rsid w:val="007644BF"/>
    <w:rsid w:val="007646E2"/>
    <w:rsid w:val="00765799"/>
    <w:rsid w:val="007661A5"/>
    <w:rsid w:val="00767E4B"/>
    <w:rsid w:val="00771050"/>
    <w:rsid w:val="007717A3"/>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905DA"/>
    <w:rsid w:val="007916D1"/>
    <w:rsid w:val="00791DBD"/>
    <w:rsid w:val="0079355F"/>
    <w:rsid w:val="0079364F"/>
    <w:rsid w:val="00796F6B"/>
    <w:rsid w:val="0079773C"/>
    <w:rsid w:val="007A2A44"/>
    <w:rsid w:val="007A2B7A"/>
    <w:rsid w:val="007A2F03"/>
    <w:rsid w:val="007A4347"/>
    <w:rsid w:val="007A4A28"/>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27AD"/>
    <w:rsid w:val="007D5AED"/>
    <w:rsid w:val="007D5DA0"/>
    <w:rsid w:val="007D6854"/>
    <w:rsid w:val="007D6ED9"/>
    <w:rsid w:val="007E0F24"/>
    <w:rsid w:val="007E1EAB"/>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EB6"/>
    <w:rsid w:val="008018CE"/>
    <w:rsid w:val="00802669"/>
    <w:rsid w:val="00803736"/>
    <w:rsid w:val="00803759"/>
    <w:rsid w:val="00803EFF"/>
    <w:rsid w:val="008042F2"/>
    <w:rsid w:val="00804FAE"/>
    <w:rsid w:val="008054BC"/>
    <w:rsid w:val="008056AE"/>
    <w:rsid w:val="00805CEC"/>
    <w:rsid w:val="00805E48"/>
    <w:rsid w:val="008060FE"/>
    <w:rsid w:val="0080772B"/>
    <w:rsid w:val="00807BB6"/>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C40"/>
    <w:rsid w:val="00822D0A"/>
    <w:rsid w:val="00826386"/>
    <w:rsid w:val="00826A6B"/>
    <w:rsid w:val="008273EA"/>
    <w:rsid w:val="00827DEE"/>
    <w:rsid w:val="008322D4"/>
    <w:rsid w:val="008331B2"/>
    <w:rsid w:val="008331F4"/>
    <w:rsid w:val="00833224"/>
    <w:rsid w:val="00834C70"/>
    <w:rsid w:val="00837BBC"/>
    <w:rsid w:val="00840054"/>
    <w:rsid w:val="00841B6C"/>
    <w:rsid w:val="00841F86"/>
    <w:rsid w:val="00842302"/>
    <w:rsid w:val="00842E4A"/>
    <w:rsid w:val="008431C4"/>
    <w:rsid w:val="00843808"/>
    <w:rsid w:val="008438FB"/>
    <w:rsid w:val="00844EB1"/>
    <w:rsid w:val="00845C7F"/>
    <w:rsid w:val="00845CB6"/>
    <w:rsid w:val="0084724D"/>
    <w:rsid w:val="008477E1"/>
    <w:rsid w:val="0084782D"/>
    <w:rsid w:val="00851693"/>
    <w:rsid w:val="00852298"/>
    <w:rsid w:val="00853AE0"/>
    <w:rsid w:val="00853F9F"/>
    <w:rsid w:val="0085625F"/>
    <w:rsid w:val="008568C2"/>
    <w:rsid w:val="008569D2"/>
    <w:rsid w:val="008569E5"/>
    <w:rsid w:val="00856C8B"/>
    <w:rsid w:val="0086066E"/>
    <w:rsid w:val="00861241"/>
    <w:rsid w:val="00862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7781"/>
    <w:rsid w:val="008C2E5E"/>
    <w:rsid w:val="008C3724"/>
    <w:rsid w:val="008C38D9"/>
    <w:rsid w:val="008C451F"/>
    <w:rsid w:val="008C4775"/>
    <w:rsid w:val="008C69E1"/>
    <w:rsid w:val="008C6E12"/>
    <w:rsid w:val="008C7991"/>
    <w:rsid w:val="008C7F23"/>
    <w:rsid w:val="008D2AC5"/>
    <w:rsid w:val="008D370D"/>
    <w:rsid w:val="008D42AB"/>
    <w:rsid w:val="008D5FCB"/>
    <w:rsid w:val="008D6659"/>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C2A"/>
    <w:rsid w:val="009073B9"/>
    <w:rsid w:val="0090776C"/>
    <w:rsid w:val="009077C1"/>
    <w:rsid w:val="00907B79"/>
    <w:rsid w:val="00907E68"/>
    <w:rsid w:val="00910628"/>
    <w:rsid w:val="009138F7"/>
    <w:rsid w:val="0091437C"/>
    <w:rsid w:val="009170CF"/>
    <w:rsid w:val="00917C07"/>
    <w:rsid w:val="009223EE"/>
    <w:rsid w:val="00923957"/>
    <w:rsid w:val="00925A12"/>
    <w:rsid w:val="00925F97"/>
    <w:rsid w:val="009266DF"/>
    <w:rsid w:val="009301D3"/>
    <w:rsid w:val="00930295"/>
    <w:rsid w:val="0093376B"/>
    <w:rsid w:val="009343E7"/>
    <w:rsid w:val="00934BEC"/>
    <w:rsid w:val="00934FF0"/>
    <w:rsid w:val="00935D46"/>
    <w:rsid w:val="0093663F"/>
    <w:rsid w:val="00937235"/>
    <w:rsid w:val="0094047A"/>
    <w:rsid w:val="0094197C"/>
    <w:rsid w:val="00941CBA"/>
    <w:rsid w:val="00943369"/>
    <w:rsid w:val="00944339"/>
    <w:rsid w:val="00944D75"/>
    <w:rsid w:val="00945884"/>
    <w:rsid w:val="0094691F"/>
    <w:rsid w:val="009472A9"/>
    <w:rsid w:val="009515E6"/>
    <w:rsid w:val="00952BE0"/>
    <w:rsid w:val="0095324E"/>
    <w:rsid w:val="009534B0"/>
    <w:rsid w:val="009549BE"/>
    <w:rsid w:val="00957CD4"/>
    <w:rsid w:val="0096115E"/>
    <w:rsid w:val="009615E0"/>
    <w:rsid w:val="00962716"/>
    <w:rsid w:val="00964787"/>
    <w:rsid w:val="00965041"/>
    <w:rsid w:val="0096509E"/>
    <w:rsid w:val="009666BE"/>
    <w:rsid w:val="00966EDD"/>
    <w:rsid w:val="00966FB7"/>
    <w:rsid w:val="00967A0F"/>
    <w:rsid w:val="00971B8B"/>
    <w:rsid w:val="00972AA7"/>
    <w:rsid w:val="00972D54"/>
    <w:rsid w:val="009765CE"/>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B11B1"/>
    <w:rsid w:val="009B2CA4"/>
    <w:rsid w:val="009B486B"/>
    <w:rsid w:val="009B53DC"/>
    <w:rsid w:val="009B6439"/>
    <w:rsid w:val="009B6B67"/>
    <w:rsid w:val="009C3161"/>
    <w:rsid w:val="009C32AB"/>
    <w:rsid w:val="009C43B8"/>
    <w:rsid w:val="009C4969"/>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3015A"/>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4045"/>
    <w:rsid w:val="00A446AD"/>
    <w:rsid w:val="00A44CD6"/>
    <w:rsid w:val="00A45B64"/>
    <w:rsid w:val="00A47306"/>
    <w:rsid w:val="00A51513"/>
    <w:rsid w:val="00A51F01"/>
    <w:rsid w:val="00A534A3"/>
    <w:rsid w:val="00A54475"/>
    <w:rsid w:val="00A561F1"/>
    <w:rsid w:val="00A56A1D"/>
    <w:rsid w:val="00A57036"/>
    <w:rsid w:val="00A571F8"/>
    <w:rsid w:val="00A60118"/>
    <w:rsid w:val="00A6051F"/>
    <w:rsid w:val="00A60C66"/>
    <w:rsid w:val="00A6377A"/>
    <w:rsid w:val="00A64526"/>
    <w:rsid w:val="00A65547"/>
    <w:rsid w:val="00A65D2F"/>
    <w:rsid w:val="00A65E36"/>
    <w:rsid w:val="00A67C4A"/>
    <w:rsid w:val="00A70393"/>
    <w:rsid w:val="00A7204C"/>
    <w:rsid w:val="00A73257"/>
    <w:rsid w:val="00A7379C"/>
    <w:rsid w:val="00A74D35"/>
    <w:rsid w:val="00A8169A"/>
    <w:rsid w:val="00A823D6"/>
    <w:rsid w:val="00A82A2B"/>
    <w:rsid w:val="00A85D2B"/>
    <w:rsid w:val="00A87DF2"/>
    <w:rsid w:val="00A87E92"/>
    <w:rsid w:val="00A90911"/>
    <w:rsid w:val="00A9336C"/>
    <w:rsid w:val="00A93AEE"/>
    <w:rsid w:val="00A93B6A"/>
    <w:rsid w:val="00A9424F"/>
    <w:rsid w:val="00A96263"/>
    <w:rsid w:val="00AA2453"/>
    <w:rsid w:val="00AA2A44"/>
    <w:rsid w:val="00AA2AE6"/>
    <w:rsid w:val="00AA33B1"/>
    <w:rsid w:val="00AA3685"/>
    <w:rsid w:val="00AA5870"/>
    <w:rsid w:val="00AB110B"/>
    <w:rsid w:val="00AB35F9"/>
    <w:rsid w:val="00AB383A"/>
    <w:rsid w:val="00AB4AC9"/>
    <w:rsid w:val="00AB5745"/>
    <w:rsid w:val="00AB5786"/>
    <w:rsid w:val="00AB5DF3"/>
    <w:rsid w:val="00AB72A9"/>
    <w:rsid w:val="00AB74C2"/>
    <w:rsid w:val="00AB7623"/>
    <w:rsid w:val="00AB7719"/>
    <w:rsid w:val="00AC0796"/>
    <w:rsid w:val="00AC18EC"/>
    <w:rsid w:val="00AC27B3"/>
    <w:rsid w:val="00AC2DBC"/>
    <w:rsid w:val="00AC2FC5"/>
    <w:rsid w:val="00AC4199"/>
    <w:rsid w:val="00AC450B"/>
    <w:rsid w:val="00AC6BD1"/>
    <w:rsid w:val="00AC71C9"/>
    <w:rsid w:val="00AD1F72"/>
    <w:rsid w:val="00AD268D"/>
    <w:rsid w:val="00AD413F"/>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598B"/>
    <w:rsid w:val="00B16C3F"/>
    <w:rsid w:val="00B2190C"/>
    <w:rsid w:val="00B22921"/>
    <w:rsid w:val="00B23744"/>
    <w:rsid w:val="00B2444E"/>
    <w:rsid w:val="00B25A64"/>
    <w:rsid w:val="00B25D47"/>
    <w:rsid w:val="00B261B0"/>
    <w:rsid w:val="00B304C3"/>
    <w:rsid w:val="00B30E09"/>
    <w:rsid w:val="00B31E7D"/>
    <w:rsid w:val="00B33B32"/>
    <w:rsid w:val="00B341AF"/>
    <w:rsid w:val="00B344B0"/>
    <w:rsid w:val="00B353A0"/>
    <w:rsid w:val="00B41245"/>
    <w:rsid w:val="00B413E8"/>
    <w:rsid w:val="00B42A7C"/>
    <w:rsid w:val="00B44D27"/>
    <w:rsid w:val="00B46030"/>
    <w:rsid w:val="00B51BC7"/>
    <w:rsid w:val="00B52305"/>
    <w:rsid w:val="00B526C6"/>
    <w:rsid w:val="00B53158"/>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48D7"/>
    <w:rsid w:val="00B767C0"/>
    <w:rsid w:val="00B77ABF"/>
    <w:rsid w:val="00B82621"/>
    <w:rsid w:val="00B84A78"/>
    <w:rsid w:val="00B85472"/>
    <w:rsid w:val="00B85BA7"/>
    <w:rsid w:val="00B85D17"/>
    <w:rsid w:val="00B87FA0"/>
    <w:rsid w:val="00B900F0"/>
    <w:rsid w:val="00B9084E"/>
    <w:rsid w:val="00B927AE"/>
    <w:rsid w:val="00B9294E"/>
    <w:rsid w:val="00B933B5"/>
    <w:rsid w:val="00B94066"/>
    <w:rsid w:val="00B94BD8"/>
    <w:rsid w:val="00B95D8A"/>
    <w:rsid w:val="00B97977"/>
    <w:rsid w:val="00BA0F8B"/>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9FB"/>
    <w:rsid w:val="00C02F8D"/>
    <w:rsid w:val="00C03289"/>
    <w:rsid w:val="00C04416"/>
    <w:rsid w:val="00C06BEE"/>
    <w:rsid w:val="00C07E62"/>
    <w:rsid w:val="00C127E6"/>
    <w:rsid w:val="00C1284D"/>
    <w:rsid w:val="00C13050"/>
    <w:rsid w:val="00C1381F"/>
    <w:rsid w:val="00C13B30"/>
    <w:rsid w:val="00C1498D"/>
    <w:rsid w:val="00C14D26"/>
    <w:rsid w:val="00C155FD"/>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D58"/>
    <w:rsid w:val="00C51B5F"/>
    <w:rsid w:val="00C54609"/>
    <w:rsid w:val="00C549F4"/>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54A4"/>
    <w:rsid w:val="00C7708B"/>
    <w:rsid w:val="00C81018"/>
    <w:rsid w:val="00C81EAF"/>
    <w:rsid w:val="00C826BB"/>
    <w:rsid w:val="00C85588"/>
    <w:rsid w:val="00C91411"/>
    <w:rsid w:val="00C91D98"/>
    <w:rsid w:val="00C95FAC"/>
    <w:rsid w:val="00C96F7F"/>
    <w:rsid w:val="00C97C2A"/>
    <w:rsid w:val="00C97F87"/>
    <w:rsid w:val="00CA190B"/>
    <w:rsid w:val="00CA1A20"/>
    <w:rsid w:val="00CA238B"/>
    <w:rsid w:val="00CA3282"/>
    <w:rsid w:val="00CA367E"/>
    <w:rsid w:val="00CA4172"/>
    <w:rsid w:val="00CA4D97"/>
    <w:rsid w:val="00CA5575"/>
    <w:rsid w:val="00CA5C0A"/>
    <w:rsid w:val="00CA6AB0"/>
    <w:rsid w:val="00CA6BBC"/>
    <w:rsid w:val="00CB0891"/>
    <w:rsid w:val="00CB0A74"/>
    <w:rsid w:val="00CB256C"/>
    <w:rsid w:val="00CB276B"/>
    <w:rsid w:val="00CB3A70"/>
    <w:rsid w:val="00CB42E3"/>
    <w:rsid w:val="00CB52E2"/>
    <w:rsid w:val="00CB5DE2"/>
    <w:rsid w:val="00CC0B2D"/>
    <w:rsid w:val="00CC1446"/>
    <w:rsid w:val="00CC1A9C"/>
    <w:rsid w:val="00CC3C8E"/>
    <w:rsid w:val="00CC4674"/>
    <w:rsid w:val="00CC53AE"/>
    <w:rsid w:val="00CC6378"/>
    <w:rsid w:val="00CC6845"/>
    <w:rsid w:val="00CD00A8"/>
    <w:rsid w:val="00CD0B72"/>
    <w:rsid w:val="00CD15FE"/>
    <w:rsid w:val="00CD31B4"/>
    <w:rsid w:val="00CD39EA"/>
    <w:rsid w:val="00CD3F2F"/>
    <w:rsid w:val="00CD569C"/>
    <w:rsid w:val="00CD5C0A"/>
    <w:rsid w:val="00CD6FF4"/>
    <w:rsid w:val="00CD7863"/>
    <w:rsid w:val="00CE00F7"/>
    <w:rsid w:val="00CE16D4"/>
    <w:rsid w:val="00CE22C2"/>
    <w:rsid w:val="00CE29EA"/>
    <w:rsid w:val="00CE351F"/>
    <w:rsid w:val="00CE58E4"/>
    <w:rsid w:val="00CE59C9"/>
    <w:rsid w:val="00CE6190"/>
    <w:rsid w:val="00CE7EE8"/>
    <w:rsid w:val="00CF1520"/>
    <w:rsid w:val="00CF2074"/>
    <w:rsid w:val="00CF2F82"/>
    <w:rsid w:val="00CF3979"/>
    <w:rsid w:val="00CF5A4D"/>
    <w:rsid w:val="00CF6107"/>
    <w:rsid w:val="00CF7A3C"/>
    <w:rsid w:val="00D042C2"/>
    <w:rsid w:val="00D04968"/>
    <w:rsid w:val="00D058C9"/>
    <w:rsid w:val="00D05E79"/>
    <w:rsid w:val="00D07B74"/>
    <w:rsid w:val="00D10C9E"/>
    <w:rsid w:val="00D124B1"/>
    <w:rsid w:val="00D12F4D"/>
    <w:rsid w:val="00D13D8A"/>
    <w:rsid w:val="00D150C6"/>
    <w:rsid w:val="00D17F83"/>
    <w:rsid w:val="00D200ED"/>
    <w:rsid w:val="00D20A29"/>
    <w:rsid w:val="00D222D3"/>
    <w:rsid w:val="00D227E1"/>
    <w:rsid w:val="00D22B4D"/>
    <w:rsid w:val="00D22C1B"/>
    <w:rsid w:val="00D23708"/>
    <w:rsid w:val="00D241E6"/>
    <w:rsid w:val="00D25223"/>
    <w:rsid w:val="00D268F1"/>
    <w:rsid w:val="00D277F6"/>
    <w:rsid w:val="00D27B5D"/>
    <w:rsid w:val="00D3003E"/>
    <w:rsid w:val="00D30218"/>
    <w:rsid w:val="00D312C9"/>
    <w:rsid w:val="00D31FD8"/>
    <w:rsid w:val="00D32A2E"/>
    <w:rsid w:val="00D32B94"/>
    <w:rsid w:val="00D34FC7"/>
    <w:rsid w:val="00D35E3C"/>
    <w:rsid w:val="00D35F40"/>
    <w:rsid w:val="00D360AC"/>
    <w:rsid w:val="00D362B8"/>
    <w:rsid w:val="00D375F9"/>
    <w:rsid w:val="00D37829"/>
    <w:rsid w:val="00D37FCA"/>
    <w:rsid w:val="00D40ECF"/>
    <w:rsid w:val="00D42E0A"/>
    <w:rsid w:val="00D42F8C"/>
    <w:rsid w:val="00D4310C"/>
    <w:rsid w:val="00D43B10"/>
    <w:rsid w:val="00D4444C"/>
    <w:rsid w:val="00D47194"/>
    <w:rsid w:val="00D5025E"/>
    <w:rsid w:val="00D50322"/>
    <w:rsid w:val="00D504A5"/>
    <w:rsid w:val="00D505F6"/>
    <w:rsid w:val="00D5256E"/>
    <w:rsid w:val="00D5465E"/>
    <w:rsid w:val="00D54BE3"/>
    <w:rsid w:val="00D5511A"/>
    <w:rsid w:val="00D55C76"/>
    <w:rsid w:val="00D60FAC"/>
    <w:rsid w:val="00D6106C"/>
    <w:rsid w:val="00D61702"/>
    <w:rsid w:val="00D62E7B"/>
    <w:rsid w:val="00D63F68"/>
    <w:rsid w:val="00D64977"/>
    <w:rsid w:val="00D64B39"/>
    <w:rsid w:val="00D6540C"/>
    <w:rsid w:val="00D654B9"/>
    <w:rsid w:val="00D66584"/>
    <w:rsid w:val="00D66906"/>
    <w:rsid w:val="00D66B57"/>
    <w:rsid w:val="00D706C8"/>
    <w:rsid w:val="00D71150"/>
    <w:rsid w:val="00D72DE4"/>
    <w:rsid w:val="00D73D49"/>
    <w:rsid w:val="00D764AB"/>
    <w:rsid w:val="00D764D6"/>
    <w:rsid w:val="00D77922"/>
    <w:rsid w:val="00D81FA8"/>
    <w:rsid w:val="00D831CD"/>
    <w:rsid w:val="00D83419"/>
    <w:rsid w:val="00D8347A"/>
    <w:rsid w:val="00D83F3F"/>
    <w:rsid w:val="00D87690"/>
    <w:rsid w:val="00D90120"/>
    <w:rsid w:val="00D90737"/>
    <w:rsid w:val="00D90CE7"/>
    <w:rsid w:val="00D90FA1"/>
    <w:rsid w:val="00D91570"/>
    <w:rsid w:val="00D91612"/>
    <w:rsid w:val="00D929E9"/>
    <w:rsid w:val="00D9349C"/>
    <w:rsid w:val="00D93A2D"/>
    <w:rsid w:val="00D9437E"/>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72D0"/>
    <w:rsid w:val="00DB0F48"/>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7B8"/>
    <w:rsid w:val="00DF0BD9"/>
    <w:rsid w:val="00DF1E1C"/>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A65"/>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FD3"/>
    <w:rsid w:val="00E460AF"/>
    <w:rsid w:val="00E47DF5"/>
    <w:rsid w:val="00E5068B"/>
    <w:rsid w:val="00E50A8E"/>
    <w:rsid w:val="00E52117"/>
    <w:rsid w:val="00E53C01"/>
    <w:rsid w:val="00E54050"/>
    <w:rsid w:val="00E55AC0"/>
    <w:rsid w:val="00E55BAE"/>
    <w:rsid w:val="00E562C4"/>
    <w:rsid w:val="00E57520"/>
    <w:rsid w:val="00E57EED"/>
    <w:rsid w:val="00E6013C"/>
    <w:rsid w:val="00E60AAB"/>
    <w:rsid w:val="00E611B1"/>
    <w:rsid w:val="00E620B7"/>
    <w:rsid w:val="00E621B1"/>
    <w:rsid w:val="00E62551"/>
    <w:rsid w:val="00E63FC8"/>
    <w:rsid w:val="00E65ACD"/>
    <w:rsid w:val="00E66924"/>
    <w:rsid w:val="00E70E40"/>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903D6"/>
    <w:rsid w:val="00E90E98"/>
    <w:rsid w:val="00E93A12"/>
    <w:rsid w:val="00E96581"/>
    <w:rsid w:val="00EA0650"/>
    <w:rsid w:val="00EA28E3"/>
    <w:rsid w:val="00EA314F"/>
    <w:rsid w:val="00EA4902"/>
    <w:rsid w:val="00EA50F3"/>
    <w:rsid w:val="00EA5A9F"/>
    <w:rsid w:val="00EA6E64"/>
    <w:rsid w:val="00EB09AC"/>
    <w:rsid w:val="00EB148A"/>
    <w:rsid w:val="00EB284E"/>
    <w:rsid w:val="00EB3037"/>
    <w:rsid w:val="00EB4F5D"/>
    <w:rsid w:val="00EC1397"/>
    <w:rsid w:val="00EC2A5E"/>
    <w:rsid w:val="00EC2F11"/>
    <w:rsid w:val="00EC2FDB"/>
    <w:rsid w:val="00EC47E2"/>
    <w:rsid w:val="00EC5055"/>
    <w:rsid w:val="00EC58D4"/>
    <w:rsid w:val="00EC5B3F"/>
    <w:rsid w:val="00EC798C"/>
    <w:rsid w:val="00ED2263"/>
    <w:rsid w:val="00ED26C4"/>
    <w:rsid w:val="00ED3A49"/>
    <w:rsid w:val="00ED3FE7"/>
    <w:rsid w:val="00ED664B"/>
    <w:rsid w:val="00ED6840"/>
    <w:rsid w:val="00ED7330"/>
    <w:rsid w:val="00EE0F52"/>
    <w:rsid w:val="00EE10FE"/>
    <w:rsid w:val="00EE38A1"/>
    <w:rsid w:val="00EE3C89"/>
    <w:rsid w:val="00EE4453"/>
    <w:rsid w:val="00EE554B"/>
    <w:rsid w:val="00EE65B5"/>
    <w:rsid w:val="00EF078A"/>
    <w:rsid w:val="00EF1004"/>
    <w:rsid w:val="00EF3DBB"/>
    <w:rsid w:val="00EF6EC3"/>
    <w:rsid w:val="00EF76C7"/>
    <w:rsid w:val="00EF77B8"/>
    <w:rsid w:val="00F0043C"/>
    <w:rsid w:val="00F014BF"/>
    <w:rsid w:val="00F02A9A"/>
    <w:rsid w:val="00F04120"/>
    <w:rsid w:val="00F04969"/>
    <w:rsid w:val="00F04EBE"/>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424F"/>
    <w:rsid w:val="00F2531A"/>
    <w:rsid w:val="00F255A4"/>
    <w:rsid w:val="00F26AAE"/>
    <w:rsid w:val="00F3095F"/>
    <w:rsid w:val="00F30A4E"/>
    <w:rsid w:val="00F32C9D"/>
    <w:rsid w:val="00F33718"/>
    <w:rsid w:val="00F33CAD"/>
    <w:rsid w:val="00F34AF9"/>
    <w:rsid w:val="00F34DD0"/>
    <w:rsid w:val="00F35486"/>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FE7"/>
    <w:rsid w:val="00F7607F"/>
    <w:rsid w:val="00F76DB9"/>
    <w:rsid w:val="00F77BED"/>
    <w:rsid w:val="00F80299"/>
    <w:rsid w:val="00F804BD"/>
    <w:rsid w:val="00F8079E"/>
    <w:rsid w:val="00F81178"/>
    <w:rsid w:val="00F8283A"/>
    <w:rsid w:val="00F8389F"/>
    <w:rsid w:val="00F83F8D"/>
    <w:rsid w:val="00F85080"/>
    <w:rsid w:val="00F85567"/>
    <w:rsid w:val="00F85BF2"/>
    <w:rsid w:val="00F86AA6"/>
    <w:rsid w:val="00F87FE2"/>
    <w:rsid w:val="00F911C7"/>
    <w:rsid w:val="00F919ED"/>
    <w:rsid w:val="00F91A32"/>
    <w:rsid w:val="00F91D3B"/>
    <w:rsid w:val="00F937FD"/>
    <w:rsid w:val="00F94ADF"/>
    <w:rsid w:val="00F94FA8"/>
    <w:rsid w:val="00F971AA"/>
    <w:rsid w:val="00FA004B"/>
    <w:rsid w:val="00FA028B"/>
    <w:rsid w:val="00FA03BC"/>
    <w:rsid w:val="00FA0793"/>
    <w:rsid w:val="00FA1775"/>
    <w:rsid w:val="00FA1DA1"/>
    <w:rsid w:val="00FA3AB4"/>
    <w:rsid w:val="00FA4A33"/>
    <w:rsid w:val="00FA581B"/>
    <w:rsid w:val="00FA6C6D"/>
    <w:rsid w:val="00FA76D1"/>
    <w:rsid w:val="00FA7D83"/>
    <w:rsid w:val="00FB2025"/>
    <w:rsid w:val="00FB3185"/>
    <w:rsid w:val="00FB4D3F"/>
    <w:rsid w:val="00FB5135"/>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19FF"/>
    <w:rsid w:val="00FD1C82"/>
    <w:rsid w:val="00FD1EF4"/>
    <w:rsid w:val="00FD204B"/>
    <w:rsid w:val="00FD274C"/>
    <w:rsid w:val="00FD3C4D"/>
    <w:rsid w:val="00FD4007"/>
    <w:rsid w:val="00FD571F"/>
    <w:rsid w:val="00FD5FB1"/>
    <w:rsid w:val="00FD6B19"/>
    <w:rsid w:val="00FD728E"/>
    <w:rsid w:val="00FE2B09"/>
    <w:rsid w:val="00FE35CE"/>
    <w:rsid w:val="00FE5188"/>
    <w:rsid w:val="00FE5B64"/>
    <w:rsid w:val="00FE61D4"/>
    <w:rsid w:val="00FE64E8"/>
    <w:rsid w:val="00FE7035"/>
    <w:rsid w:val="00FF1A5A"/>
    <w:rsid w:val="00FF1C06"/>
    <w:rsid w:val="00FF4789"/>
    <w:rsid w:val="00FF498B"/>
    <w:rsid w:val="00FF5385"/>
    <w:rsid w:val="00FF59D1"/>
    <w:rsid w:val="00FF5E55"/>
    <w:rsid w:val="00FF6A3C"/>
    <w:rsid w:val="00FF72A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package" Target="embeddings/Microsoft_Excel_Worksheet.xlsx"/><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3.svg"/><Relationship Id="rId42" Type="http://schemas.openxmlformats.org/officeDocument/2006/relationships/hyperlink" Target="https://machinelearningmastery.com/what-is-deep-learning/" TargetMode="External"/><Relationship Id="rId47"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2.png"/><Relationship Id="rId38" Type="http://schemas.openxmlformats.org/officeDocument/2006/relationships/image" Target="media/image16.emf"/><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yperlink" Target="file:///C:\Users\Manuel%20Dorer\Desktop\BA_win\schreiben\einleitung\einleitung_paper\ML_paper_generel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yperlink" Target="file:///C:\Users\Manuel%20Dorer\Desktop\BA_win\schreiben\Timeline.pptx" TargetMode="External"/><Relationship Id="rId37" Type="http://schemas.openxmlformats.org/officeDocument/2006/relationships/image" Target="media/image15.emf"/><Relationship Id="rId40" Type="http://schemas.openxmlformats.org/officeDocument/2006/relationships/hyperlink" Target="https://link.springer.com/chapter/10.1007/978-3-319-47217-1_9" TargetMode="External"/><Relationship Id="rId45" Type="http://schemas.openxmlformats.org/officeDocument/2006/relationships/footer" Target="footer4.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oleObject" Target="embeddings/oleObject1.bin"/><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image" Target="media/image14.emf"/><Relationship Id="rId43" Type="http://schemas.openxmlformats.org/officeDocument/2006/relationships/hyperlink" Target="https://arxiv.org/pdf/2101.01907.pdf"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2.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3.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3676</Words>
  <Characters>149165</Characters>
  <Application>Microsoft Office Word</Application>
  <DocSecurity>0</DocSecurity>
  <Lines>1243</Lines>
  <Paragraphs>3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8</cp:revision>
  <cp:lastPrinted>2021-02-26T19:29:00Z</cp:lastPrinted>
  <dcterms:created xsi:type="dcterms:W3CDTF">2021-03-10T02:05:00Z</dcterms:created>
  <dcterms:modified xsi:type="dcterms:W3CDTF">2021-03-1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